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F1A54A" w14:textId="28624A9B" w:rsidR="003A36B2" w:rsidRDefault="004675BE" w:rsidP="009250E9">
      <w:pPr>
        <w:rPr>
          <w:b/>
          <w:bCs/>
        </w:rPr>
      </w:pPr>
      <w:proofErr w:type="spellStart"/>
      <w:r>
        <w:rPr>
          <w:b/>
          <w:bCs/>
        </w:rPr>
        <w:t>bbreviations</w:t>
      </w:r>
      <w:proofErr w:type="spellEnd"/>
    </w:p>
    <w:p w14:paraId="4399DEAA" w14:textId="066594C3" w:rsidR="009B00C1" w:rsidRPr="000736E6" w:rsidRDefault="009B00C1" w:rsidP="00342C4A">
      <w:r>
        <w:rPr>
          <w:b/>
          <w:bCs/>
        </w:rPr>
        <w:t xml:space="preserve">AC: </w:t>
      </w:r>
      <w:r>
        <w:t>Attributable number of cases</w:t>
      </w:r>
    </w:p>
    <w:p w14:paraId="5DDF3E9D" w14:textId="33134670" w:rsidR="004675BE" w:rsidRPr="000736E6" w:rsidRDefault="009B00C1" w:rsidP="009250E9">
      <w:r>
        <w:rPr>
          <w:b/>
          <w:bCs/>
        </w:rPr>
        <w:t xml:space="preserve">ACBS: </w:t>
      </w:r>
      <w:r w:rsidR="00C6500C">
        <w:t xml:space="preserve">Asthma </w:t>
      </w:r>
      <w:r>
        <w:t>all Back Survey</w:t>
      </w:r>
    </w:p>
    <w:p w14:paraId="51D3B8C3" w14:textId="21717DA5" w:rsidR="009B00C1" w:rsidRPr="000736E6" w:rsidRDefault="009B00C1" w:rsidP="009250E9">
      <w:r>
        <w:rPr>
          <w:b/>
          <w:bCs/>
        </w:rPr>
        <w:t xml:space="preserve">AF: </w:t>
      </w:r>
      <w:r>
        <w:t>Attributable fraction</w:t>
      </w:r>
    </w:p>
    <w:p w14:paraId="30127B9A" w14:textId="772E031A" w:rsidR="009B00C1" w:rsidRPr="000736E6" w:rsidRDefault="009B00C1" w:rsidP="009250E9">
      <w:r>
        <w:rPr>
          <w:b/>
          <w:bCs/>
        </w:rPr>
        <w:t xml:space="preserve">BRFSS: </w:t>
      </w:r>
      <w:r>
        <w:t>Behavioral Risk factor Surveillance System</w:t>
      </w:r>
    </w:p>
    <w:p w14:paraId="533AA005" w14:textId="09D04933" w:rsidR="009B00C1" w:rsidRDefault="009B00C1" w:rsidP="009250E9">
      <w:r>
        <w:rPr>
          <w:b/>
          <w:bCs/>
        </w:rPr>
        <w:t xml:space="preserve">CDC: </w:t>
      </w:r>
      <w:r>
        <w:t>Center for Disease Control and Prevention</w:t>
      </w:r>
    </w:p>
    <w:p w14:paraId="1694E732" w14:textId="18CB021B" w:rsidR="009B00C1" w:rsidRDefault="009B00C1" w:rsidP="009250E9">
      <w:r>
        <w:rPr>
          <w:b/>
          <w:bCs/>
        </w:rPr>
        <w:t xml:space="preserve">D.C.: </w:t>
      </w:r>
      <w:r w:rsidRPr="000736E6">
        <w:t>District of Columbia</w:t>
      </w:r>
    </w:p>
    <w:p w14:paraId="3F1C97B5" w14:textId="6F3802B0" w:rsidR="00C6500C" w:rsidRPr="00342C4A" w:rsidRDefault="00C6500C" w:rsidP="009250E9">
      <w:pPr>
        <w:rPr>
          <w:b/>
          <w:bCs/>
        </w:rPr>
      </w:pPr>
      <w:r w:rsidRPr="000736E6">
        <w:rPr>
          <w:b/>
          <w:bCs/>
        </w:rPr>
        <w:t>EPA</w:t>
      </w:r>
      <w:r>
        <w:rPr>
          <w:b/>
          <w:bCs/>
        </w:rPr>
        <w:t xml:space="preserve">: </w:t>
      </w:r>
      <w:r w:rsidRPr="000736E6">
        <w:t>United</w:t>
      </w:r>
      <w:r>
        <w:t xml:space="preserve"> States Environmental Protection Agency</w:t>
      </w:r>
    </w:p>
    <w:p w14:paraId="30B182B1" w14:textId="71E7A8E3" w:rsidR="009B00C1" w:rsidRDefault="009B00C1" w:rsidP="009250E9">
      <w:pPr>
        <w:rPr>
          <w:b/>
          <w:bCs/>
        </w:rPr>
      </w:pPr>
      <w:r>
        <w:rPr>
          <w:b/>
          <w:bCs/>
        </w:rPr>
        <w:t xml:space="preserve">U.S.: </w:t>
      </w:r>
      <w:r w:rsidRPr="000736E6">
        <w:t>United States</w:t>
      </w:r>
    </w:p>
    <w:p w14:paraId="4A436EBE" w14:textId="0806498C" w:rsidR="009B00C1" w:rsidRPr="000736E6" w:rsidRDefault="009B00C1" w:rsidP="009250E9">
      <w:r>
        <w:rPr>
          <w:b/>
          <w:bCs/>
        </w:rPr>
        <w:t xml:space="preserve">LUR: </w:t>
      </w:r>
      <w:r>
        <w:t>Lan</w:t>
      </w:r>
      <w:r w:rsidR="00C6500C">
        <w:t>d use r</w:t>
      </w:r>
      <w:r>
        <w:t>egression</w:t>
      </w:r>
    </w:p>
    <w:p w14:paraId="14500BB6" w14:textId="451DEDD8" w:rsidR="009B00C1" w:rsidRPr="000736E6" w:rsidRDefault="009B00C1" w:rsidP="009250E9">
      <w:r>
        <w:rPr>
          <w:b/>
          <w:bCs/>
        </w:rPr>
        <w:t xml:space="preserve">NHGIS: </w:t>
      </w:r>
      <w:r>
        <w:t>National Histo</w:t>
      </w:r>
      <w:r w:rsidR="00C6500C">
        <w:t>rical G</w:t>
      </w:r>
      <w:r>
        <w:t>eographic Information System</w:t>
      </w:r>
    </w:p>
    <w:p w14:paraId="47A551C8" w14:textId="2E3D07B3" w:rsidR="009B00C1" w:rsidRPr="000736E6" w:rsidRDefault="009B00C1" w:rsidP="009250E9">
      <w:r>
        <w:rPr>
          <w:b/>
          <w:bCs/>
        </w:rPr>
        <w:t xml:space="preserve">PAF: </w:t>
      </w:r>
      <w:r w:rsidR="00C6500C">
        <w:t>Population attributable f</w:t>
      </w:r>
      <w:r>
        <w:t>raction</w:t>
      </w:r>
    </w:p>
    <w:p w14:paraId="6AB24C56" w14:textId="06667E34" w:rsidR="009B00C1" w:rsidRPr="000736E6" w:rsidRDefault="009B00C1" w:rsidP="009250E9">
      <w:r>
        <w:rPr>
          <w:b/>
          <w:bCs/>
        </w:rPr>
        <w:t xml:space="preserve">IR: </w:t>
      </w:r>
      <w:r>
        <w:t>Incidence rate</w:t>
      </w:r>
    </w:p>
    <w:p w14:paraId="091BA409" w14:textId="1E2B9F3D" w:rsidR="009B00C1" w:rsidRDefault="009B00C1" w:rsidP="009250E9">
      <w:r>
        <w:rPr>
          <w:b/>
          <w:bCs/>
        </w:rPr>
        <w:t xml:space="preserve">PRV: </w:t>
      </w:r>
      <w:r>
        <w:t>Prevalence rate</w:t>
      </w:r>
    </w:p>
    <w:p w14:paraId="0A8896F8" w14:textId="5E6CE1A3" w:rsidR="00C6500C" w:rsidRPr="000736E6" w:rsidRDefault="00C6500C" w:rsidP="009250E9">
      <w:r w:rsidRPr="000736E6">
        <w:rPr>
          <w:b/>
          <w:bCs/>
        </w:rPr>
        <w:t>TRAP</w:t>
      </w:r>
      <w:r>
        <w:rPr>
          <w:b/>
          <w:bCs/>
        </w:rPr>
        <w:t xml:space="preserve">: </w:t>
      </w:r>
      <w:r>
        <w:t>Traffic related air pollution</w:t>
      </w:r>
    </w:p>
    <w:p w14:paraId="73F1DA0E" w14:textId="77777777" w:rsidR="009B00C1" w:rsidRDefault="009B00C1" w:rsidP="009250E9">
      <w:pPr>
        <w:rPr>
          <w:b/>
          <w:bCs/>
        </w:rPr>
      </w:pPr>
    </w:p>
    <w:p w14:paraId="4DAAB410" w14:textId="6ECB8FEB" w:rsidR="002A0D74" w:rsidRPr="00EC1FA9" w:rsidRDefault="002A0D74" w:rsidP="002A0D74">
      <w:pPr>
        <w:rPr>
          <w:b/>
          <w:bCs/>
        </w:rPr>
      </w:pPr>
      <w:r>
        <w:rPr>
          <w:b/>
          <w:bCs/>
        </w:rPr>
        <w:t>Introduction</w:t>
      </w:r>
    </w:p>
    <w:p w14:paraId="19762206" w14:textId="3E2AB7C7" w:rsidR="009A0D25" w:rsidRDefault="002A0D74" w:rsidP="009250E9">
      <w:pPr>
        <w:rPr>
          <w:b/>
          <w:bCs/>
        </w:rPr>
      </w:pPr>
      <w:r>
        <w:rPr>
          <w:b/>
          <w:bCs/>
        </w:rPr>
        <w:t>Haneen to write 1000 words</w:t>
      </w:r>
    </w:p>
    <w:p w14:paraId="653F20CA" w14:textId="2B87A5D5" w:rsidR="006D44CA" w:rsidRPr="00EC1FA9" w:rsidRDefault="00893539" w:rsidP="009250E9">
      <w:pPr>
        <w:rPr>
          <w:b/>
          <w:bCs/>
        </w:rPr>
      </w:pPr>
      <w:r w:rsidRPr="00EC1FA9">
        <w:rPr>
          <w:b/>
          <w:bCs/>
        </w:rPr>
        <w:t xml:space="preserve">Methods </w:t>
      </w:r>
    </w:p>
    <w:p w14:paraId="17702A55" w14:textId="7FEE3651" w:rsidR="00135341" w:rsidRPr="00EC1FA9" w:rsidRDefault="00135341" w:rsidP="004C343D">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ILiBLaHJlaXMsIGRlIEhvb2doLCBldCBhbC4sIDIwMTg7IEguIEtocmVpcywgUmFt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zwvWWVhcj48UmVjTnVtPjE0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</w:fldData>
        </w:fldChar>
      </w:r>
      <w:r w:rsidR="004C343D">
        <w:instrText xml:space="preserve"> ADDIN EN.CITE </w:instrText>
      </w:r>
      <w:r w:rsidR="004C343D">
        <w:fldChar w:fldCharType="begin">
          <w:fldData xml:space="preserve">PEVuZE5vdGU+PENpdGU+PEF1dGhvcj5BY2hha3Vsd2lzdXQ8L0F1dGhvcj48WWVhcj4yMDE5PC9Z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zwvWWVhcj48UmVjTnVtPjE0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</w:fldData>
        </w:fldChar>
      </w:r>
      <w:r w:rsidR="004C343D">
        <w:instrText xml:space="preserve"> ADDIN EN.CITE.DATA </w:instrText>
      </w:r>
      <w:r w:rsidR="004C343D">
        <w:fldChar w:fldCharType="end"/>
      </w:r>
      <w:r w:rsidR="006D55C7" w:rsidRPr="00EC1FA9">
        <w:fldChar w:fldCharType="separate"/>
      </w:r>
      <w:r w:rsidR="004C343D">
        <w:rPr>
          <w:noProof/>
        </w:rPr>
        <w:t>(Achakulwisut et al., 2019; H. Khreis, de Hoogh, et al., 2018; H.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026A7897" w:rsidR="00407C49" w:rsidRPr="00EC1FA9" w:rsidRDefault="002C6035" w:rsidP="00104CF7">
      <w:r w:rsidRPr="00EC1FA9">
        <w:t>We</w:t>
      </w:r>
      <w:r w:rsidR="00407C49" w:rsidRPr="00EC1FA9">
        <w:t xml:space="preserve"> analyzed data for the 49 states within the contiguous United States (U.S</w:t>
      </w:r>
      <w:r w:rsidR="000A0BFC">
        <w:t>.</w:t>
      </w:r>
      <w:r w:rsidR="00407C49" w:rsidRPr="00EC1FA9">
        <w:t>)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w:t>
      </w:r>
      <w:r w:rsidR="000D0EA5" w:rsidRPr="00EC1FA9">
        <w:lastRenderedPageBreak/>
        <w:t>contiguous U.S. (Alaska, Hawaii and Puerto Rico), and hence the</w:t>
      </w:r>
      <w:r w:rsidR="009A0D25">
        <w:t>se states</w:t>
      </w:r>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6429E3A7"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 xml:space="preserve">designated </w:t>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Census blocks were than assigned a similar median household income of the census block group they reside under.</w:t>
      </w:r>
    </w:p>
    <w:p w14:paraId="3DD05AB9" w14:textId="7A3CE08B" w:rsidR="00863D01" w:rsidRPr="00EC1FA9" w:rsidRDefault="004F11AE" w:rsidP="00104CF7">
      <w:r w:rsidRPr="00EC1FA9">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xml:space="preserve">. These census blocks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0736E6" w:rsidRPr="00EC1FA9">
        <w:t xml:space="preserve">Table </w:t>
      </w:r>
      <w:r w:rsidR="000736E6">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0736E6" w:rsidRDefault="00C46BEF" w:rsidP="00342C4A">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0393AA0C" w:rsidR="007A750B" w:rsidRPr="00EC1FA9" w:rsidRDefault="00C46BEF">
      <w:r w:rsidRPr="00342C4A">
        <w:t>Concentrations were derived from a land use regression model</w:t>
      </w:r>
      <w:r w:rsidR="00D26FDC">
        <w:t xml:space="preserve"> developed by </w:t>
      </w:r>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r w:rsidR="00D26FDC">
        <w:t xml:space="preserve">. The model incorporates spatial and temporal air pollutant data. The spatial aspect is derived from the </w:t>
      </w:r>
      <w:r w:rsidR="00C6500C">
        <w:t xml:space="preserve">U.S. </w:t>
      </w:r>
      <w:r w:rsidRPr="00342C4A">
        <w:t>Environmental Protection Agency (EPA)</w:t>
      </w:r>
      <w:r w:rsidR="00D070F1" w:rsidRPr="000736E6">
        <w:t xml:space="preserve"> air </w:t>
      </w:r>
      <w:r w:rsidR="00D26FDC" w:rsidRPr="000736E6">
        <w:t>quality</w:t>
      </w:r>
      <w:r w:rsidR="00D070F1" w:rsidRPr="000736E6">
        <w:t xml:space="preserve"> monitoring data</w:t>
      </w:r>
      <w:r w:rsidRPr="00342C4A">
        <w:t>, satellite data and several GIS covariates</w:t>
      </w:r>
      <w:r w:rsidR="00D26FDC" w:rsidRPr="000736E6">
        <w:t xml:space="preserve"> including impervious surfaces, elevation, major, minor and residential roads, and distance to cost</w:t>
      </w:r>
      <w:r w:rsidRPr="00342C4A">
        <w:t xml:space="preserve">. </w:t>
      </w:r>
      <w:r w:rsidR="00D26FDC">
        <w:t xml:space="preserve">The temporal data is scaled using average monthly monitor readings for 11 consecutive years. The model achieves a relatively high predictive power using hold-out cross validation </w:t>
      </w:r>
      <w:r w:rsidR="004E616C">
        <w:t xml:space="preserve">when </w:t>
      </w:r>
      <w:r w:rsidR="00D26FDC">
        <w:t xml:space="preserve">compared to similar </w:t>
      </w:r>
      <w:r w:rsidR="004E616C">
        <w:t xml:space="preserve">land use regression 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 xml:space="preserve">Exposure data was matched with census blocks using a unique identifier for each census block. </w:t>
      </w:r>
    </w:p>
    <w:p w14:paraId="518C88CF" w14:textId="5C76ED1E" w:rsidR="00C46BEF" w:rsidRPr="00EC1FA9" w:rsidRDefault="00C46BEF" w:rsidP="00C46BEF">
      <w:pPr>
        <w:rPr>
          <w:i/>
          <w:iCs/>
        </w:rPr>
      </w:pPr>
      <w:r w:rsidRPr="00EC1FA9">
        <w:rPr>
          <w:i/>
          <w:iCs/>
        </w:rPr>
        <w:t>Concentration-response function</w:t>
      </w:r>
      <w:r w:rsidR="00276DDC">
        <w:rPr>
          <w:i/>
          <w:iCs/>
        </w:rPr>
        <w:t>s</w:t>
      </w:r>
    </w:p>
    <w:p w14:paraId="2FE993DD" w14:textId="26D1BEBA" w:rsidR="00C46BEF" w:rsidRPr="00EC1FA9" w:rsidRDefault="00C46BEF" w:rsidP="004C343D">
      <w:r w:rsidRPr="00EC1FA9">
        <w:lastRenderedPageBreak/>
        <w:t>We used a</w:t>
      </w:r>
      <w:r w:rsidR="00276DDC">
        <w:t xml:space="preserve">n asthma development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4C343D">
        <w:instrText xml:space="preserve"> ADDIN EN.CITE &lt;EndNote&gt;&lt;Cite&gt;&lt;Author&gt;Khreis&lt;/Author&gt;&lt;Year&gt;2017&lt;/Year&gt;&lt;RecNum&gt;7&lt;/RecNum&gt;&lt;DisplayText&gt;(H. 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4C343D">
        <w:rPr>
          <w:noProof/>
        </w:rPr>
        <w:t>(H. 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r w:rsidR="00BC37DD" w:rsidRPr="00EC1FA9">
        <w:fldChar w:fldCharType="begin">
          <w:fldData xml:space="preserve">PEVuZE5vdGU+PENpdGU+PEF1dGhvcj5LaHJlaXM8L0F1dGhvcj48WWVhcj4yMDE4PC9ZZWFyPjxS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=
</w:fldData>
        </w:fldChar>
      </w:r>
      <w:r w:rsidR="004C343D">
        <w:instrText xml:space="preserve"> ADDIN EN.CITE </w:instrText>
      </w:r>
      <w:r w:rsidR="004C343D">
        <w:fldChar w:fldCharType="begin">
          <w:fldData xml:space="preserve">PEVuZE5vdGU+PENpdGU+PEF1dGhvcj5LaHJlaXM8L0F1dGhvcj48WWVhcj4yMDE4PC9ZZWFyPjxS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=
</w:fldData>
        </w:fldChar>
      </w:r>
      <w:r w:rsidR="004C343D">
        <w:instrText xml:space="preserve"> ADDIN EN.CITE.DATA </w:instrText>
      </w:r>
      <w:r w:rsidR="004C343D">
        <w:fldChar w:fldCharType="end"/>
      </w:r>
      <w:r w:rsidR="00BC37DD" w:rsidRPr="00EC1FA9">
        <w:fldChar w:fldCharType="separate"/>
      </w:r>
      <w:r w:rsidR="004C343D">
        <w:rPr>
          <w:noProof/>
        </w:rPr>
        <w:t>(Achakulwisut et al., 2019; Alotaibi et al., 2019; H. Khreis, de Hoogh, et al., 2018; H. Khreis, Ramani, et al., 2018; H. C. Khreis, Marta; Mueller, Natalie; Kees de Hoogh; Hoek, Gerard; Nieuwenhuijsen, Mark J; Rojas-Rueda, David;, In prep)</w:t>
      </w:r>
      <w:r w:rsidR="00BC37DD" w:rsidRPr="00EC1FA9">
        <w:fldChar w:fldCharType="end"/>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4FFC48D" w:rsidR="002C2A22" w:rsidRPr="00EC1FA9" w:rsidRDefault="002C2A22">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r w:rsidR="00BA0614">
        <w:t>aggregate</w:t>
      </w:r>
      <w:r w:rsidR="00342E7A">
        <w:t xml:space="preserve"> </w:t>
      </w:r>
      <w:r w:rsidRPr="00EC1FA9">
        <w:t>childhood asthma incidence rate</w:t>
      </w:r>
      <w:r w:rsidR="00342E7A">
        <w:t xml:space="preserve"> for the year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Asthma call Back Survey (</w:t>
      </w:r>
      <w:r w:rsidR="00877AD6" w:rsidRPr="00342C4A">
        <w:t>ACBS</w:t>
      </w:r>
      <w:r w:rsidR="009B00C1">
        <w:t xml:space="preserve">) </w:t>
      </w:r>
      <w:r w:rsidR="00877AD6" w:rsidRPr="00EC1FA9">
        <w:t xml:space="preserve">child </w:t>
      </w:r>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r w:rsidR="00E9377E">
        <w:t xml:space="preserve"> data </w:t>
      </w:r>
      <w:r w:rsidR="00877AD6" w:rsidRPr="00EC1FA9">
        <w:t xml:space="preserve">sets for the years 2006-2010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 </w:t>
      </w:r>
      <w:hyperlink r:id="rId8" w:history="1">
        <w:r w:rsidR="00877AD6" w:rsidRPr="00EC1FA9">
          <w:rPr>
            <w:rStyle w:val="Hyperlink"/>
          </w:rPr>
          <w:t>https://www.cdc.gov/brfss/</w:t>
        </w:r>
      </w:hyperlink>
      <w:r w:rsidR="00342E7A">
        <w:t xml:space="preserve"> and followed </w:t>
      </w:r>
      <w:r w:rsidR="00877AD6" w:rsidRPr="00EC1FA9">
        <w:t xml:space="preserve">the </w:t>
      </w:r>
      <w:r w:rsidRPr="00EC1FA9">
        <w:t xml:space="preserve">methods described by </w:t>
      </w:r>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r w:rsidR="00E522F5">
        <w:fldChar w:fldCharType="begin"/>
      </w:r>
      <w:r w:rsidR="00E522F5">
        <w:instrText xml:space="preserve"> REF _Ref9422501 \h </w:instrText>
      </w:r>
      <w:r w:rsidR="00E522F5">
        <w:fldChar w:fldCharType="separate"/>
      </w:r>
      <w:r w:rsidR="000736E6" w:rsidRPr="00EC1FA9">
        <w:t xml:space="preserve">Figure </w:t>
      </w:r>
      <w:r w:rsidR="000736E6">
        <w:rPr>
          <w:noProof/>
        </w:rPr>
        <w:t>1</w:t>
      </w:r>
      <w:r w:rsidR="00E522F5">
        <w:fldChar w:fldCharType="end"/>
      </w:r>
      <w:r w:rsidR="00E522F5">
        <w:t>)</w:t>
      </w:r>
      <w:r w:rsidR="00877AD6" w:rsidRPr="00EC1FA9">
        <w:t xml:space="preserve">. 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DA45F35"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337D46" w:rsidRPr="00EC1FA9">
        <w:t xml:space="preserve"> </w:t>
      </w:r>
      <w:r w:rsidR="009376CC" w:rsidRPr="00EC1FA9">
        <w:t>and 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BC4956" w:rsidRPr="00EC1FA9">
        <w:t xml:space="preserve">. </w:t>
      </w:r>
    </w:p>
    <w:p w14:paraId="7ADBB460" w14:textId="1DF0B39A" w:rsidR="002C2A22" w:rsidRPr="00EC1FA9" w:rsidRDefault="00BC4956">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relative 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characteristics to the </w:t>
      </w:r>
      <w:r w:rsidR="00BA0614">
        <w:t>sample</w:t>
      </w:r>
      <w:r w:rsidRPr="00EC1FA9">
        <w:t xml:space="preserve">. Weights are used to convert </w:t>
      </w:r>
      <w:r w:rsidR="00BA0614">
        <w:t xml:space="preserve">samples </w:t>
      </w:r>
      <w:bookmarkStart w:id="0" w:name="_GoBack"/>
      <w:bookmarkEnd w:id="0"/>
      <w:r w:rsidR="0074210B">
        <w:t xml:space="preserve">to </w:t>
      </w:r>
      <w:r w:rsidR="0074210B" w:rsidRPr="00EC1FA9">
        <w:t>population</w:t>
      </w:r>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59019136" w:rsidR="00956C0F" w:rsidRDefault="002C2A22" w:rsidP="00956C0F">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956C0F">
        <w:t xml:space="preserve"> </w:t>
      </w:r>
      <w:r w:rsidRPr="00EC1FA9">
        <w:t>sum of respondents designated as “Incident asthma” and “Never asthma”</w:t>
      </w:r>
      <w:r w:rsidR="007E431E">
        <w:t>, as shown in Equation 1</w:t>
      </w:r>
      <w:r w:rsidR="00E87518">
        <w:t>.</w:t>
      </w:r>
      <w:r w:rsidRPr="00EC1FA9">
        <w:t xml:space="preserve"> </w:t>
      </w:r>
    </w:p>
    <w:p w14:paraId="692F5D63" w14:textId="213EE6C9" w:rsidR="002C2A22" w:rsidRPr="00EC1FA9" w:rsidRDefault="002C2A22" w:rsidP="00BC4956"/>
    <w:p w14:paraId="05178CBC" w14:textId="20C237F7" w:rsidR="002C2A22" w:rsidRPr="00EC1FA9" w:rsidRDefault="002C2A22">
      <w:pPr>
        <w:keepNext/>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2E4B1139"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0736E6">
        <w:rPr>
          <w:noProof/>
        </w:rPr>
        <w:t>1</w:t>
      </w:r>
      <w:r w:rsidR="003A36B2">
        <w:rPr>
          <w:noProof/>
        </w:rPr>
        <w:fldChar w:fldCharType="end"/>
      </w:r>
    </w:p>
    <w:p w14:paraId="47EF65C5" w14:textId="05D01A1B" w:rsidR="0068303A" w:rsidRPr="00EC1FA9" w:rsidRDefault="00BC4956" w:rsidP="00BC4956">
      <w:r w:rsidRPr="00EC1FA9">
        <w:t xml:space="preserve">The asthma incidence rate </w:t>
      </w:r>
      <w:r w:rsidR="00431551">
        <w:t>was</w:t>
      </w:r>
      <w:r w:rsidR="00431551" w:rsidRPr="00EC1FA9">
        <w:t xml:space="preserve"> </w:t>
      </w:r>
      <w:r w:rsidRPr="00EC1FA9">
        <w:t>the product of weighted “Incident asthma” divided by “At-risk children”</w:t>
      </w:r>
      <w:r w:rsidR="007E431E">
        <w:t>, as shown in Equation 2</w:t>
      </w:r>
      <w:r w:rsidR="00E87518">
        <w:t>.</w:t>
      </w:r>
    </w:p>
    <w:p w14:paraId="33380756" w14:textId="34D47C20" w:rsidR="00272195" w:rsidRPr="00EC1FA9" w:rsidRDefault="00272195" w:rsidP="00956C0F">
      <w:pPr>
        <w:keepNext/>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0E95CB8A"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0736E6">
        <w:rPr>
          <w:noProof/>
        </w:rPr>
        <w:t>2</w:t>
      </w:r>
      <w:r w:rsidR="003A36B2">
        <w:rPr>
          <w:noProof/>
        </w:rPr>
        <w:fldChar w:fldCharType="end"/>
      </w:r>
    </w:p>
    <w:p w14:paraId="5B71E074" w14:textId="6A6A564D" w:rsidR="00CD2EA8" w:rsidRPr="00EC1FA9" w:rsidRDefault="00CD2EA8" w:rsidP="00CD2EA8">
      <w:r w:rsidRPr="00EC1FA9">
        <w:t xml:space="preserve">The asthma prevalence rate </w:t>
      </w:r>
      <w:r w:rsidR="006B1CD2">
        <w:t>was</w:t>
      </w:r>
      <w:r w:rsidR="006B1CD2" w:rsidRPr="00EC1FA9">
        <w:t xml:space="preserve"> </w:t>
      </w:r>
      <w:r w:rsidRPr="00EC1FA9">
        <w:t xml:space="preserve">the product of 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4F0E77B0" w:rsidR="00412978" w:rsidRPr="00EC1FA9" w:rsidRDefault="00EC4AE2" w:rsidP="00956C0F">
      <w:pPr>
        <w:keepNext/>
        <w:jc w:val="center"/>
      </w:pPr>
      <m:oMathPara>
        <m:oMath>
          <m:r>
            <w:rPr>
              <w:rFonts w:ascii="Cambria Math" w:hAnsi="Cambria Math"/>
            </w:rPr>
            <m:t>Asthma prevalence rate (PRV)=</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45C2D63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0736E6">
        <w:rPr>
          <w:noProof/>
        </w:rPr>
        <w:t>3</w:t>
      </w:r>
      <w:r w:rsidR="003A36B2">
        <w:rPr>
          <w:noProof/>
        </w:rPr>
        <w:fldChar w:fldCharType="end"/>
      </w:r>
    </w:p>
    <w:p w14:paraId="5685F31A" w14:textId="4020EFBF" w:rsidR="00990BB2" w:rsidRDefault="00AD750C" w:rsidP="007C1756">
      <w:r w:rsidRPr="00EC1FA9">
        <w:t xml:space="preserve">The </w:t>
      </w:r>
      <w:r w:rsidR="007C1756">
        <w:t xml:space="preserve">asthma incidence rate was then aggregated across the all available years </w:t>
      </w:r>
      <w:r w:rsidR="00B53E33" w:rsidRPr="00EC1FA9">
        <w:t>by taking the sum of weighted “Incident asthma” divided by the sum of “At-risk children” for the years 2006 through 2010</w:t>
      </w:r>
      <w:r w:rsidR="00E87518">
        <w:t>, as shown in Equation 4.</w:t>
      </w:r>
    </w:p>
    <w:p w14:paraId="05CAE591" w14:textId="500F401D" w:rsidR="00990BB2" w:rsidRPr="00EC1FA9" w:rsidRDefault="007A6173">
      <w:pPr>
        <w:keepNext/>
      </w:pPr>
      <m:oMathPara>
        <m:oMath>
          <m:r>
            <w:rPr>
              <w:rFonts w:ascii="Cambria Math" w:hAnsi="Cambria Math"/>
            </w:rPr>
            <m:t>Aggreg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16705658" w14:textId="462C27E5" w:rsidR="00990BB2" w:rsidRDefault="00990BB2" w:rsidP="000736E6">
      <w:pPr>
        <w:pStyle w:val="Caption"/>
        <w:jc w:val="center"/>
        <w:rPr>
          <w:noProof/>
        </w:rPr>
      </w:pPr>
      <w:r w:rsidRPr="00EC1FA9">
        <w:t xml:space="preserve">Equation </w:t>
      </w:r>
      <w:r>
        <w:rPr>
          <w:noProof/>
        </w:rPr>
        <w:t>4</w:t>
      </w:r>
    </w:p>
    <w:p w14:paraId="27035A01" w14:textId="17235043" w:rsidR="00E87518" w:rsidRPr="000736E6" w:rsidRDefault="00E87518">
      <w:r>
        <w:t xml:space="preserve">The </w:t>
      </w:r>
      <w:r w:rsidR="00BA0614">
        <w:t>aggregate</w:t>
      </w:r>
      <w:r>
        <w:t xml:space="preserve"> asthma prevalence rate across all the states during the same time period was estimated as shown in Equation 5.</w:t>
      </w:r>
    </w:p>
    <w:p w14:paraId="13266917" w14:textId="7A46EF2A" w:rsidR="00E87518" w:rsidRPr="00EC1FA9" w:rsidRDefault="007A6173">
      <w:pPr>
        <w:keepNext/>
      </w:pPr>
      <m:oMathPara>
        <m:oMath>
          <m:r>
            <w:rPr>
              <w:rFonts w:ascii="Cambria Math" w:hAnsi="Cambria Math"/>
            </w:rPr>
            <m:t>Aggregate PRV=</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25606AC8" w14:textId="76AF77F1" w:rsidR="00E87518" w:rsidRPr="00956C0F" w:rsidRDefault="00E87518" w:rsidP="000736E6">
      <w:pPr>
        <w:pStyle w:val="Caption"/>
        <w:jc w:val="center"/>
      </w:pPr>
      <w:r w:rsidRPr="00EC1FA9">
        <w:t xml:space="preserve">Equation </w:t>
      </w:r>
      <w:r>
        <w:rPr>
          <w:noProof/>
        </w:rPr>
        <w:t>5</w:t>
      </w:r>
    </w:p>
    <w:p w14:paraId="37142F4D" w14:textId="00D97A4B" w:rsidR="00AD750C" w:rsidRPr="00EC1FA9" w:rsidRDefault="00B749CF">
      <w:pPr>
        <w:rPr>
          <w:i/>
          <w:iCs/>
        </w:rPr>
      </w:pPr>
      <w:r>
        <w:t>To obtain the s</w:t>
      </w:r>
      <w:r w:rsidR="00B53E33" w:rsidRPr="00EC1FA9">
        <w:t xml:space="preserve">tate-specific </w:t>
      </w:r>
      <w:r w:rsidR="007C1756">
        <w:t xml:space="preserve">asthma incidence rates </w:t>
      </w:r>
      <w:r>
        <w:t>we used the above equations for each state</w:t>
      </w:r>
      <w:r w:rsidR="00B53E33" w:rsidRPr="00EC1FA9">
        <w:t xml:space="preserve">. </w:t>
      </w:r>
      <w:r w:rsidR="00AD750C" w:rsidRPr="00EC1FA9">
        <w:t>States that did not participate</w:t>
      </w:r>
      <w:r w:rsidR="00E522F5">
        <w:t xml:space="preserve"> and/or 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t xml:space="preserve"> </w:t>
      </w:r>
      <w:r w:rsidR="00AD750C" w:rsidRPr="00EC1FA9">
        <w:t xml:space="preserve">were assigned the </w:t>
      </w:r>
      <w:r w:rsidR="00BA0614">
        <w:t>aggregate</w:t>
      </w:r>
      <w:r w:rsidR="00BA0614" w:rsidRPr="00EC1FA9">
        <w:t xml:space="preserve"> </w:t>
      </w:r>
      <w:r w:rsidR="00B53E33" w:rsidRPr="00EC1FA9">
        <w:t>asthma incidence and prevalence rate</w:t>
      </w:r>
      <w:r w:rsidR="00E522F5">
        <w:t xml:space="preserve"> (</w:t>
      </w:r>
      <w:r w:rsidR="00E522F5">
        <w:fldChar w:fldCharType="begin"/>
      </w:r>
      <w:r w:rsidR="00E522F5">
        <w:instrText xml:space="preserve"> REF _Ref11838133 \h </w:instrText>
      </w:r>
      <w:r w:rsidR="00E522F5">
        <w:fldChar w:fldCharType="separate"/>
      </w:r>
      <w:r w:rsidR="000736E6">
        <w:t>Table S</w:t>
      </w:r>
      <w:r w:rsidR="000736E6">
        <w:rPr>
          <w:noProof/>
        </w:rPr>
        <w:t>2</w:t>
      </w:r>
      <w:r w:rsidR="00E522F5">
        <w:fldChar w:fldCharType="end"/>
      </w:r>
      <w:r w:rsidR="00E522F5">
        <w:t>)</w:t>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2A5B2ED1" w:rsidR="00D16991" w:rsidRPr="00EC1FA9" w:rsidRDefault="00D16991" w:rsidP="004F11AE">
      <w:pPr>
        <w:rPr>
          <w:i/>
          <w:iCs/>
        </w:rPr>
      </w:pPr>
      <w:r w:rsidRPr="00EC1FA9">
        <w:rPr>
          <w:i/>
          <w:iCs/>
        </w:rPr>
        <w:t>Burden of disease estimat</w:t>
      </w:r>
      <w:r w:rsidR="00666B12">
        <w:rPr>
          <w:i/>
          <w:iCs/>
        </w:rPr>
        <w:t>ion</w:t>
      </w:r>
    </w:p>
    <w:p w14:paraId="3DF394EC" w14:textId="4BD5DC88" w:rsidR="00C928CB" w:rsidRPr="00EC1FA9" w:rsidRDefault="00F218D1">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2AA5A274" w:rsidR="00345BC9" w:rsidRPr="00EC1FA9" w:rsidRDefault="00BA0614">
      <w:r>
        <w:t xml:space="preserve">The total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the total number </w:t>
      </w:r>
      <w:r w:rsidR="00956C0F">
        <w:t xml:space="preserve">of </w:t>
      </w:r>
      <w:r w:rsidR="004C2A7B" w:rsidRPr="00EC1FA9">
        <w:t xml:space="preserve">children </w:t>
      </w:r>
      <w:r w:rsidR="00956C0F">
        <w:t xml:space="preserve">within the census block from </w:t>
      </w:r>
      <w:r w:rsidR="004C2A7B" w:rsidRPr="00EC1FA9">
        <w:t>the total children within the census block</w:t>
      </w:r>
      <w:r w:rsidR="00956C0F">
        <w:t xml:space="preserve"> </w:t>
      </w:r>
      <w:r w:rsidR="00956C0F" w:rsidRPr="00EC1FA9">
        <w:t>multiplied by the state-specific prevalence rate</w:t>
      </w:r>
      <w:r w:rsidR="00ED3CCA">
        <w:t xml:space="preserve">, as shown in Equation </w:t>
      </w:r>
      <w:r w:rsidR="00E87518">
        <w:t>6</w:t>
      </w:r>
      <w:r w:rsidR="00345BC9" w:rsidRPr="00EC1FA9">
        <w:t xml:space="preserve">. </w:t>
      </w:r>
    </w:p>
    <w:p w14:paraId="3EA1BDC1" w14:textId="189C0349" w:rsidR="00345BC9" w:rsidRPr="00EC1FA9" w:rsidRDefault="009510B6">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V</m:t>
              </m:r>
            </m:e>
            <m:sub>
              <m:r>
                <w:rPr>
                  <w:rFonts w:ascii="Cambria Math" w:hAnsi="Cambria Math"/>
                </w:rPr>
                <m:t>State(s)</m:t>
              </m:r>
            </m:sub>
          </m:sSub>
          <m:r>
            <w:rPr>
              <w:rFonts w:ascii="Cambria Math" w:hAnsi="Cambria Math"/>
            </w:rPr>
            <m:t>)</m:t>
          </m:r>
        </m:oMath>
      </m:oMathPara>
    </w:p>
    <w:p w14:paraId="4325853B" w14:textId="3436CF3A" w:rsidR="00272195" w:rsidRPr="00EC1FA9" w:rsidRDefault="00272195">
      <w:pPr>
        <w:pStyle w:val="Caption"/>
        <w:jc w:val="center"/>
      </w:pPr>
      <w:r w:rsidRPr="00EC1FA9">
        <w:t xml:space="preserve">Equation </w:t>
      </w:r>
      <w:r w:rsidR="00E87518">
        <w:rPr>
          <w:noProof/>
        </w:rPr>
        <w:t>6</w:t>
      </w:r>
    </w:p>
    <w:p w14:paraId="77A9D488" w14:textId="2BFFB154" w:rsidR="004C2A7B" w:rsidRPr="00EC1FA9" w:rsidRDefault="004C2A7B">
      <w:r w:rsidRPr="00EC1FA9">
        <w:lastRenderedPageBreak/>
        <w:t xml:space="preserve">We then estimated the number of </w:t>
      </w:r>
      <w:r w:rsidR="009819BB">
        <w:t xml:space="preserve">childhood </w:t>
      </w:r>
      <w:r w:rsidRPr="00EC1FA9">
        <w:t xml:space="preserve">asthma cases within each census block by multiplying the state-specific </w:t>
      </w:r>
      <w:r w:rsidR="00342130">
        <w:t xml:space="preserve">aggregate </w:t>
      </w:r>
      <w:r w:rsidRPr="00EC1FA9">
        <w:t xml:space="preserve">asthma incidence rate </w:t>
      </w:r>
      <w:r w:rsidR="00263A32">
        <w:t>by the</w:t>
      </w:r>
      <w:r w:rsidR="00263A32" w:rsidRPr="00EC1FA9">
        <w:t xml:space="preserve"> </w:t>
      </w:r>
      <w:r w:rsidRPr="00EC1FA9">
        <w:t>at-risk children at the census block</w:t>
      </w:r>
      <w:r w:rsidR="00342130">
        <w:t xml:space="preserve"> level</w:t>
      </w:r>
      <w:r w:rsidR="00ED3CCA">
        <w:t xml:space="preserve">, as shown in Equation </w:t>
      </w:r>
      <w:r w:rsidR="00E87518">
        <w:t>7</w:t>
      </w:r>
      <w:r w:rsidRPr="00EC1FA9">
        <w:t>.</w:t>
      </w:r>
    </w:p>
    <w:p w14:paraId="7E0F4484" w14:textId="3C935528" w:rsidR="00272195" w:rsidRPr="00EC1FA9" w:rsidRDefault="009510B6">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7B36A3CA" w:rsidR="00272195" w:rsidRPr="00EC1FA9" w:rsidRDefault="00272195" w:rsidP="00956C0F">
      <w:pPr>
        <w:pStyle w:val="Caption"/>
        <w:jc w:val="center"/>
      </w:pPr>
      <w:r w:rsidRPr="00EC1FA9">
        <w:t xml:space="preserve">Equation </w:t>
      </w:r>
      <w:r w:rsidR="00E87518">
        <w:rPr>
          <w:noProof/>
        </w:rPr>
        <w:t>7</w:t>
      </w:r>
    </w:p>
    <w:p w14:paraId="44A4EDF0" w14:textId="465924FB" w:rsidR="00C928CB" w:rsidRPr="00EC1FA9" w:rsidRDefault="00041A08" w:rsidP="00342C4A">
      <w:r w:rsidRPr="00EC1FA9">
        <w:t>We then calculated the relative risk (RR</w:t>
      </w:r>
      <w:r w:rsidRPr="00EC1FA9">
        <w:rPr>
          <w:vertAlign w:val="subscript"/>
        </w:rPr>
        <w:t>diff</w:t>
      </w:r>
      <w:r w:rsidRPr="00EC1FA9">
        <w:t>) for asthma 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land use </w:t>
      </w:r>
      <w:r w:rsidR="0041068F">
        <w:t>regression</w:t>
      </w:r>
      <w:r w:rsidR="000D4128">
        <w:t xml:space="preserve"> model</w:t>
      </w:r>
      <w:r w:rsidRPr="00EC1FA9">
        <w:t xml:space="preserve"> (NO</w:t>
      </w:r>
      <w:r w:rsidRPr="00EC1FA9">
        <w:rPr>
          <w:vertAlign w:val="subscript"/>
        </w:rPr>
        <w:t>2</w:t>
      </w:r>
      <w:r w:rsidRPr="00EC1FA9">
        <w:t xml:space="preserve"> concentration at the census block level) and</w:t>
      </w:r>
      <w:r w:rsidR="00DC26DF">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67108B">
        <w:t xml:space="preserve">, as shown in Equation </w:t>
      </w:r>
      <w:r w:rsidR="00E87518">
        <w:t>8</w:t>
      </w:r>
      <w:r w:rsidR="000533AB">
        <w:t>.</w:t>
      </w:r>
    </w:p>
    <w:p w14:paraId="4480EB4F" w14:textId="64EC8686" w:rsidR="00272195" w:rsidRPr="00EC1FA9" w:rsidRDefault="009510B6"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0F1BE9C" w:rsidR="00D44198" w:rsidRPr="00EC1FA9" w:rsidRDefault="00D44198" w:rsidP="00956C0F">
      <w:pPr>
        <w:pStyle w:val="Caption"/>
        <w:jc w:val="center"/>
      </w:pPr>
      <w:r w:rsidRPr="00EC1FA9">
        <w:t xml:space="preserve">Equation </w:t>
      </w:r>
      <w:r w:rsidR="00E87518">
        <w:rPr>
          <w:noProof/>
        </w:rPr>
        <w:t>8</w:t>
      </w:r>
    </w:p>
    <w:p w14:paraId="64554D4C" w14:textId="3377D68D" w:rsidR="00313E70" w:rsidRPr="00EC1FA9" w:rsidRDefault="00313E70" w:rsidP="00956C0F">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4C343D">
        <w:instrText xml:space="preserve"> ADDIN EN.CITE &lt;EndNote&gt;&lt;Cite AuthorYear="1"&gt;&lt;Author&gt;Khreis&lt;/Author&gt;&lt;Year&gt;2017&lt;/Year&gt;&lt;RecNum&gt;5&lt;/RecNum&gt;&lt;DisplayText&gt;H. 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4C343D">
        <w:rPr>
          <w:noProof/>
        </w:rPr>
        <w:t>H. Khreis et al. (2017)</w:t>
      </w:r>
      <w:r w:rsidR="00C147C0" w:rsidRPr="00EC1FA9">
        <w:fldChar w:fldCharType="end"/>
      </w:r>
      <w:r w:rsidRPr="00EC1FA9">
        <w:t>. The population attributable fraction (PAF) is then estimated</w:t>
      </w:r>
      <w:r w:rsidR="004C2A7B" w:rsidRPr="00EC1FA9">
        <w:t xml:space="preserve"> using </w:t>
      </w:r>
      <w:r w:rsidR="00E87518">
        <w:t>Equation 9</w:t>
      </w:r>
      <w:r w:rsidR="004C2A7B" w:rsidRPr="00EC1FA9">
        <w:t>:</w:t>
      </w:r>
      <w:r w:rsidRPr="00EC1FA9">
        <w:t xml:space="preserve"> </w:t>
      </w:r>
    </w:p>
    <w:p w14:paraId="32AD94B8" w14:textId="176EBE76" w:rsidR="00D44198" w:rsidRPr="00EC1FA9" w:rsidRDefault="009510B6" w:rsidP="00EC1FA9">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0E8D632D" w:rsidR="00D44198" w:rsidRPr="00EC1FA9" w:rsidRDefault="00D44198" w:rsidP="00956C0F">
      <w:pPr>
        <w:pStyle w:val="Caption"/>
        <w:jc w:val="center"/>
      </w:pPr>
      <w:r w:rsidRPr="00EC1FA9">
        <w:t xml:space="preserve">Equation </w:t>
      </w:r>
      <w:r w:rsidR="00E87518">
        <w:rPr>
          <w:noProof/>
        </w:rPr>
        <w:t>9</w:t>
      </w:r>
    </w:p>
    <w:p w14:paraId="77466C89" w14:textId="0191E784" w:rsidR="000533AB" w:rsidRDefault="00313E70" w:rsidP="00956C0F">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number of incident asthma cases at each census block</w:t>
      </w:r>
      <w:r w:rsidR="000533AB">
        <w:t xml:space="preserve">, as shown in Equation </w:t>
      </w:r>
      <w:r w:rsidR="00E87518">
        <w:t>10.</w:t>
      </w:r>
    </w:p>
    <w:p w14:paraId="35562514" w14:textId="331C9C54" w:rsidR="000533AB" w:rsidRPr="00EC1FA9" w:rsidRDefault="009510B6" w:rsidP="00956C0F">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5857B9AA" w14:textId="086437B0" w:rsidR="000533AB" w:rsidRDefault="000533AB" w:rsidP="000736E6">
      <w:pPr>
        <w:pStyle w:val="Caption"/>
        <w:jc w:val="center"/>
      </w:pPr>
      <w:r w:rsidRPr="00EC1FA9">
        <w:t xml:space="preserve">Equation </w:t>
      </w:r>
      <w:r w:rsidR="00E87518">
        <w:t>10</w:t>
      </w:r>
    </w:p>
    <w:p w14:paraId="3C4E1846" w14:textId="1F989247" w:rsidR="008901C8" w:rsidRDefault="00313E70" w:rsidP="00956C0F">
      <w:r w:rsidRPr="00EC1FA9">
        <w:t>The</w:t>
      </w:r>
      <w:r w:rsidR="00726708" w:rsidRPr="00EC1FA9">
        <w:t xml:space="preserve"> attributable </w:t>
      </w:r>
      <w:r w:rsidR="00E95FDD">
        <w:t xml:space="preserve">number of </w:t>
      </w:r>
      <w:r w:rsidR="00726708" w:rsidRPr="00EC1FA9">
        <w:t xml:space="preserve">cases </w:t>
      </w:r>
      <w:r w:rsidR="00E87518">
        <w:t>for</w:t>
      </w:r>
      <w:r w:rsidR="00E95FDD" w:rsidRPr="00EC1FA9">
        <w:t xml:space="preserve"> </w:t>
      </w:r>
      <w:r w:rsidR="00EF024A" w:rsidRPr="00EC1FA9">
        <w:t xml:space="preserve">each census block </w:t>
      </w:r>
      <w:r w:rsidRPr="00EC1FA9">
        <w:t xml:space="preserve">is summed </w:t>
      </w:r>
      <w:r w:rsidR="00E95FDD">
        <w:t xml:space="preserve">across the state, and the entire country, </w:t>
      </w:r>
      <w:r w:rsidRPr="00EC1FA9">
        <w:t>to get the total AC</w:t>
      </w:r>
      <w:r w:rsidR="00E87518">
        <w:t>, as shown in Equation 11.</w:t>
      </w:r>
    </w:p>
    <w:p w14:paraId="733AD87D" w14:textId="56970492" w:rsidR="00E87518" w:rsidRPr="00EC1FA9" w:rsidRDefault="00E87518">
      <w:pPr>
        <w:keepNext/>
        <w:jc w:val="center"/>
        <w:rPr>
          <w:i/>
          <w:iCs/>
        </w:rPr>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0DD591FD" w:rsidR="00E87518" w:rsidRPr="00EC1FA9" w:rsidRDefault="00E87518" w:rsidP="000736E6">
      <w:pPr>
        <w:pStyle w:val="Caption"/>
        <w:jc w:val="center"/>
      </w:pPr>
      <w:r w:rsidRPr="00EC1FA9">
        <w:t xml:space="preserve">Equation </w:t>
      </w:r>
      <w:r>
        <w:t>11</w:t>
      </w:r>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0736E6">
        <w:rPr>
          <w:i/>
          <w:iCs/>
          <w:vertAlign w:val="subscript"/>
        </w:rPr>
        <w:t>2</w:t>
      </w:r>
      <w:r w:rsidRPr="00EC1FA9">
        <w:rPr>
          <w:i/>
          <w:iCs/>
        </w:rPr>
        <w:t xml:space="preserve"> concentrations and trends </w:t>
      </w:r>
    </w:p>
    <w:p w14:paraId="3D372DC4" w14:textId="296AE067"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0736E6" w:rsidRPr="00EC1FA9">
        <w:t xml:space="preserve">Table </w:t>
      </w:r>
      <w:r w:rsidR="000736E6">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 was highest </w:t>
      </w:r>
      <w:r w:rsidR="00B54516">
        <w:t>in</w:t>
      </w:r>
      <w:r w:rsidR="00B54516" w:rsidRPr="00EC1FA9">
        <w:t xml:space="preserve">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0736E6" w:rsidRPr="00EC1FA9">
        <w:t>Figure S</w:t>
      </w:r>
      <w:r w:rsidR="000736E6">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r w:rsidR="00B54516">
        <w:t xml:space="preserve">the highest </w:t>
      </w:r>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0736E6" w:rsidRPr="00EC1FA9">
        <w:t>Figure S</w:t>
      </w:r>
      <w:r w:rsidR="000736E6">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r w:rsidR="001E3F3E">
        <w:t>by</w:t>
      </w:r>
      <w:r w:rsidR="001E3F3E" w:rsidRPr="00EC1FA9">
        <w:t xml:space="preserve"> </w:t>
      </w:r>
      <w:r w:rsidR="00EF024A" w:rsidRPr="00EC1FA9">
        <w:t xml:space="preserve">median income groups </w:t>
      </w:r>
      <w:r w:rsidR="001E3F3E">
        <w:t>but separately for each</w:t>
      </w:r>
      <w:r w:rsidR="001E3F3E" w:rsidRPr="00EC1FA9">
        <w:t xml:space="preserve"> </w:t>
      </w:r>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r w:rsidR="00A53D66">
        <w:t>while</w:t>
      </w:r>
      <w:r w:rsidR="00A53D66" w:rsidRPr="00EC1FA9">
        <w:t xml:space="preserve"> </w:t>
      </w:r>
      <w:r w:rsidR="00726708" w:rsidRPr="00EC1FA9">
        <w:t>urban</w:t>
      </w:r>
      <w:r w:rsidR="00A53D66">
        <w:t>ized</w:t>
      </w:r>
      <w:r w:rsidR="00726708" w:rsidRPr="00EC1FA9">
        <w:t xml:space="preserve"> areas showed a U</w:t>
      </w:r>
      <w:r w:rsidR="00A53D66">
        <w:t>-</w:t>
      </w:r>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0736E6" w:rsidRPr="00EC1FA9">
        <w:t>Figure S</w:t>
      </w:r>
      <w:r w:rsidR="000736E6">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0736E6" w:rsidRPr="00EC1FA9">
        <w:t>Figure S</w:t>
      </w:r>
      <w:r w:rsidR="000736E6">
        <w:t>4</w:t>
      </w:r>
      <w:r w:rsidR="00726708" w:rsidRPr="00EC1FA9">
        <w:fldChar w:fldCharType="end"/>
      </w:r>
      <w:r w:rsidR="00726708" w:rsidRPr="00EC1FA9">
        <w:t>)</w:t>
      </w:r>
      <w:proofErr w:type="gramStart"/>
      <w:r w:rsidR="00726708" w:rsidRPr="00EC1FA9">
        <w:t>.</w:t>
      </w:r>
      <w:proofErr w:type="gramEnd"/>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0736E6" w:rsidRPr="00EC1FA9">
        <w:t>Table S</w:t>
      </w:r>
      <w:r w:rsidR="000736E6">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0736E6" w:rsidRPr="00EC1FA9">
        <w:t>Figure S</w:t>
      </w:r>
      <w:r w:rsidR="000736E6">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0736E6" w:rsidRPr="00EC1FA9">
        <w:t>Figure S</w:t>
      </w:r>
      <w:r w:rsidR="000736E6">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0736E6" w:rsidRPr="00EC1FA9">
        <w:t>Figure S</w:t>
      </w:r>
      <w:r w:rsidR="000736E6">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b/>
          <w:bCs/>
        </w:rPr>
      </w:pPr>
    </w:p>
    <w:p w14:paraId="248DF0E7" w14:textId="3B230E85" w:rsidR="00A53D66" w:rsidRDefault="00A53D66" w:rsidP="004577A5">
      <w:pPr>
        <w:rPr>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r w:rsidRPr="00EC1FA9">
        <w:rPr>
          <w:i/>
          <w:iCs/>
        </w:rPr>
        <w:t>ACBS and BRFSS results</w:t>
      </w:r>
    </w:p>
    <w:p w14:paraId="5FE8A162" w14:textId="0A5BD13D" w:rsidR="004205F7" w:rsidRPr="00EC1FA9" w:rsidRDefault="004205F7" w:rsidP="00005DF3">
      <w:r w:rsidRPr="00EC1FA9">
        <w:t xml:space="preserve">Overall, there were 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0736E6" w:rsidRPr="00E86628">
        <w:t xml:space="preserve">Table </w:t>
      </w:r>
      <w:r w:rsidR="000736E6">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0736E6" w:rsidRPr="00EC1FA9">
        <w:t>Table S</w:t>
      </w:r>
      <w:r w:rsidR="000736E6">
        <w:t>3</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r w:rsidR="003E602B">
        <w:t xml:space="preserve">  </w:t>
      </w:r>
      <w:r w:rsidR="00005DF3" w:rsidRPr="00EC1FA9">
        <w:t>The weighted</w:t>
      </w:r>
      <w:r w:rsidRPr="00EC1FA9">
        <w:t xml:space="preserve"> estimates </w:t>
      </w:r>
      <w:r w:rsidR="00005DF3" w:rsidRPr="00EC1FA9">
        <w:t xml:space="preserve">represent </w:t>
      </w:r>
      <w:r w:rsidRPr="00EC1FA9">
        <w:t xml:space="preserve">the childhood population </w:t>
      </w:r>
      <w:r w:rsidR="00005DF3" w:rsidRPr="00EC1FA9">
        <w:t xml:space="preserve">counts </w:t>
      </w:r>
      <w:r w:rsidRPr="00EC1FA9">
        <w:t xml:space="preserve">of available states </w:t>
      </w:r>
      <w:r w:rsidR="00005DF3" w:rsidRPr="00EC1FA9">
        <w:t xml:space="preserve">from the </w:t>
      </w:r>
      <w:r w:rsidRPr="00EC1FA9">
        <w:t>ACBS</w:t>
      </w:r>
      <w:r w:rsidR="00005DF3" w:rsidRPr="00EC1FA9">
        <w:t xml:space="preserve"> and the BRFSS</w:t>
      </w:r>
      <w:r w:rsidR="008027DB">
        <w:t xml:space="preserve"> for the year which the survey was conducted</w:t>
      </w:r>
      <w:r w:rsidR="00005DF3" w:rsidRPr="00EC1FA9">
        <w:t>.</w:t>
      </w:r>
    </w:p>
    <w:p w14:paraId="58A4D883" w14:textId="38CF1AA7" w:rsidR="00F152B7" w:rsidRPr="00EC1FA9" w:rsidRDefault="00F152B7">
      <w:r w:rsidRPr="00EC1FA9">
        <w:t xml:space="preserve">The </w:t>
      </w:r>
      <w:r w:rsidR="00BA0614" w:rsidRPr="00EC1FA9">
        <w:t xml:space="preserve">overall </w:t>
      </w:r>
      <w:r w:rsidR="00BA0614">
        <w:t>aggregate</w:t>
      </w:r>
      <w:r w:rsidR="00BA0614" w:rsidRPr="00EC1FA9">
        <w:t xml:space="preserve"> </w:t>
      </w:r>
      <w:r w:rsidR="00BA0614">
        <w:t xml:space="preserve">asthma </w:t>
      </w:r>
      <w:r w:rsidR="00343B26" w:rsidRPr="00EC1FA9">
        <w:t xml:space="preserve">incidence rate for the years </w:t>
      </w:r>
      <w:r w:rsidRPr="00EC1FA9">
        <w:t xml:space="preserve">2006-2010 </w:t>
      </w:r>
      <w:r w:rsidR="00343B26" w:rsidRPr="00EC1FA9">
        <w:t>was 12.1 per 1,000</w:t>
      </w:r>
      <w:r w:rsidR="002C3C6D">
        <w:t xml:space="preserve"> at-risk children</w:t>
      </w:r>
      <w:r w:rsidRPr="00EC1FA9">
        <w:t xml:space="preserve">. The state of Montana had the lowest </w:t>
      </w:r>
      <w:r w:rsidR="00BA0614">
        <w:t>aggregate</w:t>
      </w:r>
      <w:r w:rsidR="00BA0614" w:rsidRPr="00EC1FA9">
        <w:t xml:space="preserve"> </w:t>
      </w:r>
      <w:r w:rsidRPr="00EC1FA9">
        <w:t>childhood asthma incidence rate (IR = 4.3 per 1,000</w:t>
      </w:r>
      <w:r w:rsidR="00455E7B">
        <w:t xml:space="preserve"> at-risk children</w:t>
      </w:r>
      <w:r w:rsidRPr="00EC1FA9">
        <w:t xml:space="preserve">), while District of Columbia had the highest </w:t>
      </w:r>
      <w:r w:rsidR="00BA0614">
        <w:t>aggregate</w:t>
      </w:r>
      <w:r w:rsidR="00BA0614" w:rsidRPr="00EC1FA9">
        <w:t xml:space="preserve"> </w:t>
      </w:r>
      <w:r w:rsidRPr="00EC1FA9">
        <w:t>childhood asthma incidence rate (IR = 17.7 per 1,000</w:t>
      </w:r>
      <w:r w:rsidR="00455E7B">
        <w:t xml:space="preserve"> at-risk children</w:t>
      </w:r>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overall </w:t>
      </w:r>
      <w:r w:rsidR="00BA0614">
        <w:t xml:space="preserve">aggregate asthma </w:t>
      </w:r>
      <w:r w:rsidR="00343B26" w:rsidRPr="00EC1FA9">
        <w:t>incidence rate of 12.1 per 1,000</w:t>
      </w:r>
      <w:r w:rsidR="00911454">
        <w:t xml:space="preserve"> at-risk children</w:t>
      </w:r>
      <w:r w:rsidR="002079CC">
        <w:t xml:space="preserve"> (</w:t>
      </w:r>
      <w:r w:rsidR="002079CC">
        <w:fldChar w:fldCharType="begin"/>
      </w:r>
      <w:r w:rsidR="002079CC">
        <w:instrText xml:space="preserve"> REF _Ref11838133 \h </w:instrText>
      </w:r>
      <w:r w:rsidR="002079CC">
        <w:fldChar w:fldCharType="separate"/>
      </w:r>
      <w:r w:rsidR="000736E6">
        <w:t>Table S</w:t>
      </w:r>
      <w:r w:rsidR="000736E6">
        <w:rPr>
          <w:noProof/>
        </w:rPr>
        <w:t>2</w:t>
      </w:r>
      <w:r w:rsidR="002079CC">
        <w:fldChar w:fldCharType="end"/>
      </w:r>
      <w:r w:rsidR="002079CC">
        <w:t>)</w:t>
      </w:r>
      <w:r w:rsidR="00343B26" w:rsidRPr="00EC1FA9">
        <w:t xml:space="preserve">. </w:t>
      </w:r>
    </w:p>
    <w:p w14:paraId="3D590FE1" w14:textId="5A26E55B" w:rsidR="00E86628" w:rsidRDefault="00E86628">
      <w:r>
        <w:br w:type="page"/>
      </w:r>
    </w:p>
    <w:p w14:paraId="77D8F891" w14:textId="0AF10F7F" w:rsidR="00C928CB" w:rsidRPr="00EC1FA9" w:rsidRDefault="00D16991" w:rsidP="004F11AE">
      <w:pPr>
        <w:rPr>
          <w:i/>
          <w:iCs/>
        </w:rPr>
      </w:pPr>
      <w:r w:rsidRPr="00EC1FA9">
        <w:rPr>
          <w:i/>
          <w:iCs/>
        </w:rPr>
        <w:lastRenderedPageBreak/>
        <w:t>Asthma incident cases</w:t>
      </w:r>
    </w:p>
    <w:p w14:paraId="21F62E6C" w14:textId="73BC245A" w:rsidR="00777C9B" w:rsidRPr="00EC1FA9" w:rsidRDefault="00777C9B" w:rsidP="00811938">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0736E6" w:rsidRPr="00E86628">
        <w:t xml:space="preserve">Table </w:t>
      </w:r>
      <w:r w:rsidR="000736E6">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0736E6" w:rsidRPr="00EC1FA9">
        <w:t>Table S</w:t>
      </w:r>
      <w:r w:rsidR="000736E6">
        <w:t>4</w:t>
      </w:r>
      <w:r w:rsidR="00811938" w:rsidRPr="00EC1FA9">
        <w:fldChar w:fldCharType="end"/>
      </w:r>
      <w:r w:rsidR="0080038E" w:rsidRPr="00EC1FA9">
        <w:t>).</w:t>
      </w: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6A4C623A"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0736E6" w:rsidRPr="00E86628">
        <w:t xml:space="preserve">Table </w:t>
      </w:r>
      <w:r w:rsidR="000736E6">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0736E6" w:rsidRPr="00EC1FA9">
        <w:t>Figure S</w:t>
      </w:r>
      <w:r w:rsidR="000736E6">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0736E6" w:rsidRPr="00EC1FA9">
        <w:t>Figure S</w:t>
      </w:r>
      <w:r w:rsidR="000736E6">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0736E6" w:rsidRPr="00EC1FA9">
        <w:t xml:space="preserve">Figure </w:t>
      </w:r>
      <w:r w:rsidR="000736E6">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0736E6" w:rsidRPr="00EC1FA9">
        <w:t>Figure S</w:t>
      </w:r>
      <w:r w:rsidR="000736E6">
        <w:t>10</w:t>
      </w:r>
      <w:r w:rsidR="00425892" w:rsidRPr="00EC1FA9">
        <w:fldChar w:fldCharType="end"/>
      </w:r>
      <w:r w:rsidR="006C4AEB" w:rsidRPr="00EC1FA9">
        <w:t>).</w:t>
      </w:r>
    </w:p>
    <w:p w14:paraId="779514F1" w14:textId="2ED27269"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0736E6" w:rsidRPr="00EC1FA9">
        <w:t xml:space="preserve">Figure </w:t>
      </w:r>
      <w:r w:rsidR="000736E6">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0736E6" w:rsidRPr="00EC1FA9">
        <w:t>Table S</w:t>
      </w:r>
      <w:r w:rsidR="000736E6">
        <w:t>4</w:t>
      </w:r>
      <w:r w:rsidR="00811938" w:rsidRPr="00EC1FA9">
        <w:fldChar w:fldCharType="end"/>
      </w:r>
      <w:r w:rsidR="00811938" w:rsidRPr="00EC1FA9">
        <w:t xml:space="preserve"> </w:t>
      </w:r>
      <w:r w:rsidR="005C3B93" w:rsidRPr="00EC1FA9">
        <w:t>).</w:t>
      </w:r>
      <w:r w:rsidR="006C4AEB" w:rsidRPr="00EC1FA9">
        <w:t xml:space="preserve"> </w:t>
      </w:r>
    </w:p>
    <w:p w14:paraId="4E25C0A9" w14:textId="31104388" w:rsidR="00F031E4" w:rsidRPr="00EC1FA9" w:rsidRDefault="00811938" w:rsidP="00811938">
      <w:r w:rsidRPr="00EC1FA9">
        <w:fldChar w:fldCharType="begin"/>
      </w:r>
      <w:r w:rsidRPr="00EC1FA9">
        <w:instrText xml:space="preserve"> REF _Ref9949029 \h  \* MERGEFORMAT </w:instrText>
      </w:r>
      <w:r w:rsidRPr="00EC1FA9">
        <w:fldChar w:fldCharType="separate"/>
      </w:r>
      <w:r w:rsidR="000736E6" w:rsidRPr="00EC1FA9">
        <w:t xml:space="preserve">Figure </w:t>
      </w:r>
      <w:r w:rsidR="000736E6">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0736E6" w:rsidRPr="00EC1FA9">
        <w:t xml:space="preserve">Figure </w:t>
      </w:r>
      <w:r w:rsidR="000736E6">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8E1AFE"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0736E6" w:rsidRPr="00E86628">
        <w:t xml:space="preserve">Table </w:t>
      </w:r>
      <w:r w:rsidR="000736E6">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The state of 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0736E6" w:rsidRPr="00EC1FA9">
        <w:t>Table S</w:t>
      </w:r>
      <w:r w:rsidR="000736E6">
        <w:t>4</w:t>
      </w:r>
      <w:r w:rsidR="00132BA8" w:rsidRPr="00EC1FA9">
        <w:fldChar w:fldCharType="end"/>
      </w:r>
      <w:r w:rsidR="00132BA8" w:rsidRPr="00EC1FA9">
        <w:t xml:space="preserve">). The state of </w:t>
      </w:r>
      <w:r w:rsidR="00132BA8" w:rsidRPr="00EC1FA9">
        <w:lastRenderedPageBreak/>
        <w:t xml:space="preserve">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1CF4C4BD" w:rsidR="007D65A9" w:rsidRPr="00EC1FA9" w:rsidRDefault="007D65A9" w:rsidP="002079CC">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0736E6" w:rsidRPr="00E86628">
        <w:t xml:space="preserve">Table </w:t>
      </w:r>
      <w:r w:rsidR="000736E6">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0736E6" w:rsidRPr="00EC1FA9">
        <w:t>Table S</w:t>
      </w:r>
      <w:r w:rsidR="000736E6">
        <w:t>4</w:t>
      </w:r>
      <w:r w:rsidR="00132BA8" w:rsidRPr="00EC1FA9">
        <w:fldChar w:fldCharType="end"/>
      </w:r>
      <w:r w:rsidR="00132BA8" w:rsidRPr="00EC1FA9">
        <w:t xml:space="preserve">). </w:t>
      </w:r>
    </w:p>
    <w:p w14:paraId="7A076FD3" w14:textId="0ABE2461" w:rsidR="007D65A9" w:rsidRPr="00EC1FA9" w:rsidRDefault="007D65A9" w:rsidP="007D65A9">
      <w:pPr>
        <w:ind w:left="720"/>
        <w:rPr>
          <w:i/>
          <w:iCs/>
        </w:rPr>
      </w:pPr>
      <w:r w:rsidRPr="00EC1FA9">
        <w:rPr>
          <w:i/>
          <w:iCs/>
        </w:rPr>
        <w:t>Comparing attributable fractions</w:t>
      </w:r>
    </w:p>
    <w:p w14:paraId="0D07AE7C" w14:textId="1100B32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0736E6" w:rsidRPr="00E86628">
        <w:t xml:space="preserve">Table </w:t>
      </w:r>
      <w:r w:rsidR="000736E6">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b/>
          <w:bCs/>
        </w:rPr>
      </w:pPr>
      <w:r w:rsidRPr="00EC1FA9">
        <w:rPr>
          <w:b/>
          <w:bCs/>
        </w:rPr>
        <w:t>Discussion (bullet points)</w:t>
      </w:r>
    </w:p>
    <w:p w14:paraId="601FAD27" w14:textId="753D6810" w:rsidR="00713E8A" w:rsidRPr="00EC1FA9" w:rsidRDefault="00713E8A" w:rsidP="00590FD7">
      <w:pPr>
        <w:rPr>
          <w:b/>
          <w:bCs/>
        </w:rPr>
      </w:pPr>
      <w:r>
        <w:rPr>
          <w:b/>
          <w:bCs/>
        </w:rPr>
        <w:t>Haneen to add 2000 words</w:t>
      </w:r>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750ACBE" w:rsidR="00873FC2" w:rsidRPr="00EC1FA9" w:rsidRDefault="001351CC">
      <w:pPr>
        <w:pStyle w:val="ListParagraph"/>
        <w:numPr>
          <w:ilvl w:val="0"/>
          <w:numId w:val="1"/>
        </w:numPr>
      </w:pPr>
      <w:r w:rsidRPr="00EC1FA9">
        <w:t xml:space="preserve">The percentage of all asthma cases has a </w:t>
      </w:r>
      <w:r w:rsidR="00F64A2E">
        <w:t xml:space="preserve">U </w:t>
      </w:r>
      <w:r w:rsidRPr="00EC1FA9">
        <w:t>shaped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r w:rsidR="005635A8" w:rsidRPr="00EC1FA9">
        <w:t>U</w:t>
      </w:r>
      <w:r w:rsidR="00265584" w:rsidRPr="00EC1FA9">
        <w:t xml:space="preserve"> shaped 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r>
        <w:rPr>
          <w:b/>
          <w:bCs/>
        </w:rPr>
        <w:t>Conclusions</w:t>
      </w:r>
      <w:r w:rsidR="00713E8A" w:rsidRPr="00EC1FA9">
        <w:rPr>
          <w:b/>
          <w:bCs/>
        </w:rPr>
        <w:t xml:space="preserve"> </w:t>
      </w:r>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5C8E76A" w:rsidR="004E472A" w:rsidRPr="00EC1FA9" w:rsidRDefault="004E472A" w:rsidP="004E472A">
      <w:pPr>
        <w:pStyle w:val="Caption"/>
        <w:keepNext/>
      </w:pPr>
      <w:bookmarkStart w:id="1"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1</w:t>
      </w:r>
      <w:r w:rsidR="003A36B2">
        <w:rPr>
          <w:noProof/>
        </w:rPr>
        <w:fldChar w:fldCharType="end"/>
      </w:r>
      <w:bookmarkEnd w:id="1"/>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r w:rsidR="00C6500C">
              <w:rPr>
                <w:rFonts w:ascii="Calibri" w:hAnsi="Calibri" w:cs="Calibri"/>
                <w:color w:val="000000"/>
              </w:rPr>
              <w:t xml:space="preserve"> (58%)</w:t>
            </w:r>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0-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3BF317E8" w:rsidR="004E4D3F" w:rsidRPr="00EC1FA9" w:rsidRDefault="004E4D3F" w:rsidP="004E4D3F">
      <w:pPr>
        <w:pStyle w:val="Caption"/>
        <w:keepNext/>
      </w:pPr>
      <w:bookmarkStart w:id="2"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2</w:t>
      </w:r>
      <w:r w:rsidR="003A36B2">
        <w:rPr>
          <w:noProof/>
        </w:rPr>
        <w:fldChar w:fldCharType="end"/>
      </w:r>
      <w:bookmarkEnd w:id="2"/>
      <w:r w:rsidRPr="00EC1FA9">
        <w:t>: NO</w:t>
      </w:r>
      <w:r w:rsidRPr="00EC1FA9">
        <w:rPr>
          <w:vertAlign w:val="subscript"/>
        </w:rPr>
        <w:t>2</w:t>
      </w:r>
      <w:r w:rsidRPr="00EC1FA9">
        <w:t xml:space="preserve"> concentration</w:t>
      </w:r>
      <w:r w:rsidR="00D070F1">
        <w:t xml:space="preserve"> (ug/m</w:t>
      </w:r>
      <w:r w:rsidR="00D070F1" w:rsidRPr="000736E6">
        <w:rPr>
          <w:vertAlign w:val="superscript"/>
        </w:rPr>
        <w:t>3</w:t>
      </w:r>
      <w:r w:rsidR="00D070F1">
        <w:t>)</w:t>
      </w:r>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3"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9"/>
          <w:pgSz w:w="12240" w:h="15840" w:code="1"/>
          <w:pgMar w:top="1440" w:right="1440" w:bottom="1440" w:left="1440" w:header="720" w:footer="720" w:gutter="0"/>
          <w:lnNumType w:countBy="1" w:restart="continuous"/>
          <w:cols w:space="720"/>
          <w:docGrid w:linePitch="360"/>
        </w:sectPr>
      </w:pPr>
    </w:p>
    <w:p w14:paraId="20F25172" w14:textId="78596E17" w:rsidR="004E4D3F" w:rsidRPr="00E86628" w:rsidRDefault="004E4D3F" w:rsidP="004E4D3F">
      <w:pPr>
        <w:pStyle w:val="Caption"/>
        <w:keepNext/>
      </w:pPr>
      <w:bookmarkStart w:id="4"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3</w:t>
      </w:r>
      <w:r w:rsidR="003A36B2">
        <w:rPr>
          <w:noProof/>
        </w:rPr>
        <w:fldChar w:fldCharType="end"/>
      </w:r>
      <w:bookmarkEnd w:id="3"/>
      <w:bookmarkEnd w:id="4"/>
      <w:r w:rsidRPr="00E86628">
        <w:t>: Childhood asthma survey summary</w:t>
      </w:r>
    </w:p>
    <w:tbl>
      <w:tblPr>
        <w:tblStyle w:val="TableGrid"/>
        <w:tblW w:w="5000" w:type="pct"/>
        <w:tblLook w:val="04A0" w:firstRow="1" w:lastRow="0" w:firstColumn="1" w:lastColumn="0" w:noHBand="0" w:noVBand="1"/>
      </w:tblPr>
      <w:tblGrid>
        <w:gridCol w:w="2820"/>
        <w:gridCol w:w="1820"/>
        <w:gridCol w:w="1821"/>
        <w:gridCol w:w="1821"/>
        <w:gridCol w:w="1821"/>
        <w:gridCol w:w="1821"/>
        <w:gridCol w:w="1026"/>
      </w:tblGrid>
      <w:tr w:rsidR="00E86628" w:rsidRPr="00E86628" w14:paraId="25094448" w14:textId="77777777" w:rsidTr="00D03235">
        <w:trPr>
          <w:trHeight w:val="133"/>
        </w:trPr>
        <w:tc>
          <w:tcPr>
            <w:tcW w:w="1089"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3"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3"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3"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3"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3"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96" w:type="pct"/>
            <w:tcBorders>
              <w:top w:val="single" w:sz="4" w:space="0" w:color="auto"/>
              <w:left w:val="single" w:sz="4" w:space="0" w:color="auto"/>
              <w:bottom w:val="single" w:sz="4" w:space="0" w:color="auto"/>
              <w:right w:val="single" w:sz="4" w:space="0" w:color="auto"/>
            </w:tcBorders>
          </w:tcPr>
          <w:p w14:paraId="2B4C313A" w14:textId="2EEEAC2B" w:rsidR="00E86628" w:rsidRPr="00E86628" w:rsidRDefault="007A750B">
            <w:pPr>
              <w:jc w:val="center"/>
              <w:rPr>
                <w:b/>
                <w:bCs/>
                <w:sz w:val="18"/>
                <w:szCs w:val="18"/>
              </w:rPr>
            </w:pPr>
            <w:r>
              <w:rPr>
                <w:b/>
                <w:bCs/>
                <w:sz w:val="18"/>
                <w:szCs w:val="18"/>
              </w:rPr>
              <w:t>Total</w:t>
            </w:r>
            <w:r w:rsidRPr="00E86628">
              <w:rPr>
                <w:b/>
                <w:bCs/>
                <w:sz w:val="18"/>
                <w:szCs w:val="18"/>
              </w:rPr>
              <w:t xml:space="preserve"> </w:t>
            </w:r>
          </w:p>
        </w:tc>
      </w:tr>
      <w:tr w:rsidR="00E86628" w:rsidRPr="00E86628" w14:paraId="3B6BB9D6"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3"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3"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3"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96"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3"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3"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3"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3"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96"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3" w:type="pct"/>
            <w:tcBorders>
              <w:top w:val="single" w:sz="4" w:space="0" w:color="auto"/>
              <w:left w:val="single" w:sz="4" w:space="0" w:color="auto"/>
              <w:bottom w:val="single" w:sz="4" w:space="0" w:color="auto"/>
              <w:right w:val="single" w:sz="4" w:space="0" w:color="auto"/>
            </w:tcBorders>
            <w:vAlign w:val="bottom"/>
          </w:tcPr>
          <w:p w14:paraId="180ADA70" w14:textId="27FADF41"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r w:rsidR="00505C8D"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736ABB0C" w14:textId="3D2352FD"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r w:rsidR="00505C8D"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096BCAF" w14:textId="7856564C"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r w:rsidR="00505C8D"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11D17333" w14:textId="08E64093"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r w:rsidR="00505C8D"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B3D150A" w14:textId="0950F19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r w:rsidR="00505C8D"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396"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3"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3"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3"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3"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96"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3"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3"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3"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96"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6E9F2033" w14:textId="557711F8" w:rsidR="00E86628" w:rsidRPr="00E86628" w:rsidRDefault="00E86628" w:rsidP="006B42D3">
            <w:pPr>
              <w:rPr>
                <w:b/>
                <w:bCs/>
                <w:sz w:val="18"/>
                <w:szCs w:val="18"/>
              </w:rPr>
            </w:pPr>
            <w:r w:rsidRPr="00E86628">
              <w:rPr>
                <w:b/>
                <w:bCs/>
                <w:sz w:val="18"/>
                <w:szCs w:val="18"/>
              </w:rPr>
              <w:t>Incidence rate</w:t>
            </w:r>
            <w:r w:rsidR="0063673F">
              <w:rPr>
                <w:b/>
                <w:bCs/>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3"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3"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3"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3"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96" w:type="pct"/>
            <w:tcBorders>
              <w:top w:val="single" w:sz="4" w:space="0" w:color="auto"/>
              <w:left w:val="single" w:sz="4" w:space="0" w:color="auto"/>
              <w:bottom w:val="single" w:sz="4" w:space="0" w:color="auto"/>
              <w:right w:val="single" w:sz="4" w:space="0" w:color="auto"/>
            </w:tcBorders>
          </w:tcPr>
          <w:p w14:paraId="3DBEE58A" w14:textId="5BA02FFF" w:rsidR="00E86628" w:rsidRPr="00E86628" w:rsidRDefault="00E86628">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33ED0AAF" w14:textId="4E4A392D" w:rsidR="00E86628" w:rsidRPr="00E86628" w:rsidRDefault="00E86628" w:rsidP="006B42D3">
            <w:pPr>
              <w:rPr>
                <w:b/>
                <w:bCs/>
                <w:sz w:val="18"/>
                <w:szCs w:val="18"/>
              </w:rPr>
            </w:pPr>
            <w:r w:rsidRPr="00E86628">
              <w:rPr>
                <w:b/>
                <w:bCs/>
                <w:sz w:val="18"/>
                <w:szCs w:val="18"/>
              </w:rPr>
              <w:t>Prevalence rate</w:t>
            </w:r>
            <w:r w:rsidR="0063673F">
              <w:rPr>
                <w:b/>
                <w:bCs/>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3"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3"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96" w:type="pct"/>
            <w:tcBorders>
              <w:top w:val="single" w:sz="4" w:space="0" w:color="auto"/>
              <w:left w:val="single" w:sz="4" w:space="0" w:color="auto"/>
              <w:bottom w:val="single" w:sz="4" w:space="0" w:color="auto"/>
              <w:right w:val="single" w:sz="4" w:space="0" w:color="auto"/>
            </w:tcBorders>
          </w:tcPr>
          <w:p w14:paraId="33DC2491" w14:textId="22CB2A4B" w:rsidR="00E86628" w:rsidRPr="00E86628" w:rsidRDefault="00F64A2E">
            <w:pPr>
              <w:jc w:val="right"/>
              <w:rPr>
                <w:rFonts w:ascii="Calibri" w:hAnsi="Calibri" w:cs="Calibri"/>
                <w:color w:val="000000"/>
                <w:sz w:val="18"/>
                <w:szCs w:val="18"/>
              </w:rPr>
            </w:pPr>
            <w:r>
              <w:rPr>
                <w:rFonts w:ascii="Calibri" w:hAnsi="Calibri" w:cs="Calibri"/>
                <w:color w:val="000000"/>
                <w:sz w:val="18"/>
                <w:szCs w:val="18"/>
              </w:rPr>
              <w:t>13.1</w:t>
            </w:r>
          </w:p>
        </w:tc>
      </w:tr>
      <w:tr w:rsidR="00D03235" w:rsidRPr="00E86628" w14:paraId="54E671A1" w14:textId="77777777" w:rsidTr="000736E6">
        <w:trPr>
          <w:trHeight w:val="267"/>
        </w:trPr>
        <w:tc>
          <w:tcPr>
            <w:tcW w:w="1089" w:type="pct"/>
            <w:tcBorders>
              <w:top w:val="single" w:sz="4" w:space="0" w:color="auto"/>
              <w:left w:val="single" w:sz="4" w:space="0" w:color="auto"/>
              <w:bottom w:val="single" w:sz="4" w:space="0" w:color="auto"/>
              <w:right w:val="single" w:sz="4" w:space="0" w:color="auto"/>
            </w:tcBorders>
            <w:hideMark/>
          </w:tcPr>
          <w:p w14:paraId="311218C7" w14:textId="77777777" w:rsidR="00D03235" w:rsidRPr="00E86628" w:rsidRDefault="00D03235" w:rsidP="00D03235">
            <w:pPr>
              <w:tabs>
                <w:tab w:val="left" w:pos="840"/>
              </w:tabs>
              <w:rPr>
                <w:b/>
                <w:bCs/>
                <w:sz w:val="18"/>
                <w:szCs w:val="18"/>
              </w:rPr>
            </w:pPr>
            <w:r w:rsidRPr="00E86628">
              <w:rPr>
                <w:b/>
                <w:bCs/>
                <w:sz w:val="18"/>
                <w:szCs w:val="18"/>
              </w:rPr>
              <w:t>Number of states included</w:t>
            </w:r>
          </w:p>
        </w:tc>
        <w:tc>
          <w:tcPr>
            <w:tcW w:w="703" w:type="pct"/>
            <w:tcBorders>
              <w:top w:val="single" w:sz="4" w:space="0" w:color="auto"/>
              <w:left w:val="single" w:sz="4" w:space="0" w:color="auto"/>
              <w:bottom w:val="single" w:sz="4" w:space="0" w:color="auto"/>
              <w:right w:val="single" w:sz="4" w:space="0" w:color="auto"/>
            </w:tcBorders>
          </w:tcPr>
          <w:p w14:paraId="1E4D4617" w14:textId="1733C8E6"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18</w:t>
            </w:r>
          </w:p>
        </w:tc>
        <w:tc>
          <w:tcPr>
            <w:tcW w:w="703" w:type="pct"/>
            <w:tcBorders>
              <w:top w:val="single" w:sz="4" w:space="0" w:color="auto"/>
              <w:left w:val="single" w:sz="4" w:space="0" w:color="auto"/>
              <w:bottom w:val="single" w:sz="4" w:space="0" w:color="auto"/>
              <w:right w:val="single" w:sz="4" w:space="0" w:color="auto"/>
            </w:tcBorders>
          </w:tcPr>
          <w:p w14:paraId="158691E3" w14:textId="38AEE876"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26</w:t>
            </w:r>
          </w:p>
        </w:tc>
        <w:tc>
          <w:tcPr>
            <w:tcW w:w="703" w:type="pct"/>
            <w:tcBorders>
              <w:top w:val="single" w:sz="4" w:space="0" w:color="auto"/>
              <w:left w:val="single" w:sz="4" w:space="0" w:color="auto"/>
              <w:bottom w:val="single" w:sz="4" w:space="0" w:color="auto"/>
              <w:right w:val="single" w:sz="4" w:space="0" w:color="auto"/>
            </w:tcBorders>
          </w:tcPr>
          <w:p w14:paraId="66976769" w14:textId="2918C698"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20</w:t>
            </w:r>
          </w:p>
        </w:tc>
        <w:tc>
          <w:tcPr>
            <w:tcW w:w="703" w:type="pct"/>
            <w:tcBorders>
              <w:top w:val="single" w:sz="4" w:space="0" w:color="auto"/>
              <w:left w:val="single" w:sz="4" w:space="0" w:color="auto"/>
              <w:bottom w:val="single" w:sz="4" w:space="0" w:color="auto"/>
              <w:right w:val="single" w:sz="4" w:space="0" w:color="auto"/>
            </w:tcBorders>
          </w:tcPr>
          <w:p w14:paraId="59671EF4" w14:textId="368772E3"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17</w:t>
            </w:r>
          </w:p>
        </w:tc>
        <w:tc>
          <w:tcPr>
            <w:tcW w:w="703" w:type="pct"/>
            <w:tcBorders>
              <w:top w:val="single" w:sz="4" w:space="0" w:color="auto"/>
              <w:left w:val="single" w:sz="4" w:space="0" w:color="auto"/>
              <w:bottom w:val="single" w:sz="4" w:space="0" w:color="auto"/>
              <w:right w:val="single" w:sz="4" w:space="0" w:color="auto"/>
            </w:tcBorders>
          </w:tcPr>
          <w:p w14:paraId="641B617D" w14:textId="054F34C0"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17</w:t>
            </w:r>
          </w:p>
        </w:tc>
        <w:tc>
          <w:tcPr>
            <w:tcW w:w="396" w:type="pct"/>
            <w:tcBorders>
              <w:top w:val="single" w:sz="4" w:space="0" w:color="auto"/>
              <w:left w:val="single" w:sz="4" w:space="0" w:color="auto"/>
              <w:bottom w:val="single" w:sz="4" w:space="0" w:color="auto"/>
              <w:right w:val="single" w:sz="4" w:space="0" w:color="auto"/>
            </w:tcBorders>
          </w:tcPr>
          <w:p w14:paraId="0977D301" w14:textId="2ED7E03C" w:rsidR="00D03235" w:rsidRPr="00E86628" w:rsidRDefault="00D03235">
            <w:pPr>
              <w:jc w:val="right"/>
              <w:rPr>
                <w:rFonts w:ascii="Calibri" w:hAnsi="Calibri" w:cs="Calibri"/>
                <w:color w:val="000000"/>
                <w:sz w:val="18"/>
                <w:szCs w:val="18"/>
              </w:rPr>
            </w:pPr>
            <w:r>
              <w:rPr>
                <w:rFonts w:ascii="Calibri" w:hAnsi="Calibri" w:cs="Calibri"/>
                <w:color w:val="000000"/>
                <w:sz w:val="18"/>
                <w:szCs w:val="18"/>
              </w:rPr>
              <w:t>32</w:t>
            </w:r>
            <w:r w:rsidR="0063673F">
              <w:rPr>
                <w:rFonts w:ascii="Calibri" w:hAnsi="Calibri" w:cs="Calibri"/>
                <w:color w:val="000000"/>
                <w:sz w:val="18"/>
                <w:szCs w:val="18"/>
              </w:rPr>
              <w:t>***</w:t>
            </w:r>
          </w:p>
        </w:tc>
      </w:tr>
    </w:tbl>
    <w:p w14:paraId="26B7E811" w14:textId="4D77D09C" w:rsidR="007A750B" w:rsidRDefault="007A750B" w:rsidP="000736E6">
      <w:pPr>
        <w:pStyle w:val="NoSpacing"/>
        <w:rPr>
          <w:i/>
          <w:iCs/>
          <w:sz w:val="20"/>
          <w:szCs w:val="20"/>
        </w:rPr>
      </w:pPr>
      <w:r w:rsidRPr="000736E6">
        <w:rPr>
          <w:i/>
          <w:iCs/>
          <w:sz w:val="20"/>
          <w:szCs w:val="20"/>
        </w:rPr>
        <w:t xml:space="preserve">*Aggregate </w:t>
      </w:r>
      <w:r w:rsidR="00F64A2E">
        <w:rPr>
          <w:i/>
          <w:iCs/>
          <w:sz w:val="20"/>
          <w:szCs w:val="20"/>
        </w:rPr>
        <w:t>asthma incidence rate per 1,000 at-risk children</w:t>
      </w:r>
    </w:p>
    <w:p w14:paraId="088ACD36" w14:textId="04A67D22" w:rsidR="00F64A2E" w:rsidRPr="000736E6" w:rsidRDefault="00F64A2E" w:rsidP="000736E6">
      <w:pPr>
        <w:pStyle w:val="NoSpacing"/>
        <w:rPr>
          <w:i/>
          <w:iCs/>
          <w:sz w:val="20"/>
          <w:szCs w:val="20"/>
        </w:rPr>
      </w:pPr>
      <w:r>
        <w:rPr>
          <w:i/>
          <w:iCs/>
          <w:sz w:val="20"/>
          <w:szCs w:val="20"/>
        </w:rPr>
        <w:t>**Aggregate asthma prevalence rate per 100 children</w:t>
      </w:r>
    </w:p>
    <w:p w14:paraId="4765A185" w14:textId="67A98445" w:rsidR="004E4D3F" w:rsidRDefault="007A750B" w:rsidP="000736E6">
      <w:pPr>
        <w:pStyle w:val="NoSpacing"/>
        <w:rPr>
          <w:i/>
          <w:iCs/>
          <w:sz w:val="20"/>
          <w:szCs w:val="20"/>
        </w:rPr>
      </w:pPr>
      <w:r w:rsidRPr="000736E6">
        <w:rPr>
          <w:i/>
          <w:iCs/>
          <w:sz w:val="20"/>
          <w:szCs w:val="20"/>
        </w:rPr>
        <w:t>*</w:t>
      </w:r>
      <w:r w:rsidR="0063673F">
        <w:rPr>
          <w:i/>
          <w:iCs/>
          <w:sz w:val="20"/>
          <w:szCs w:val="20"/>
        </w:rPr>
        <w:t>*</w:t>
      </w:r>
      <w:r w:rsidRPr="000736E6">
        <w:rPr>
          <w:i/>
          <w:iCs/>
          <w:sz w:val="20"/>
          <w:szCs w:val="20"/>
        </w:rPr>
        <w:t>*</w:t>
      </w:r>
      <w:r w:rsidR="00D03235" w:rsidRPr="000736E6">
        <w:rPr>
          <w:i/>
          <w:iCs/>
          <w:sz w:val="20"/>
          <w:szCs w:val="20"/>
        </w:rPr>
        <w:t xml:space="preserve">Total number of states included in the </w:t>
      </w:r>
      <w:r w:rsidR="00BA0614">
        <w:rPr>
          <w:i/>
          <w:iCs/>
          <w:sz w:val="20"/>
          <w:szCs w:val="20"/>
        </w:rPr>
        <w:t>aggregate</w:t>
      </w:r>
      <w:r w:rsidR="00D03235" w:rsidRPr="000736E6">
        <w:rPr>
          <w:i/>
          <w:iCs/>
          <w:sz w:val="20"/>
          <w:szCs w:val="20"/>
        </w:rPr>
        <w:t xml:space="preserve"> asthma incidence rate.</w:t>
      </w:r>
    </w:p>
    <w:p w14:paraId="75ED224A" w14:textId="77777777" w:rsidR="007A750B" w:rsidRPr="000736E6" w:rsidRDefault="007A750B" w:rsidP="000736E6">
      <w:pPr>
        <w:pStyle w:val="NoSpacing"/>
        <w:rPr>
          <w:i/>
          <w:iCs/>
          <w:sz w:val="20"/>
          <w:szCs w:val="20"/>
        </w:rPr>
      </w:pPr>
    </w:p>
    <w:p w14:paraId="7EEDB09F" w14:textId="49FAACBF" w:rsidR="008269F1" w:rsidRPr="00E86628" w:rsidRDefault="008269F1" w:rsidP="00EB260B">
      <w:pPr>
        <w:pStyle w:val="Caption"/>
        <w:keepNext/>
      </w:pPr>
      <w:bookmarkStart w:id="5" w:name="_Ref9331808"/>
      <w:bookmarkStart w:id="6" w:name="_Toc9943336"/>
      <w:bookmarkStart w:id="7"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4</w:t>
      </w:r>
      <w:r w:rsidR="003A36B2">
        <w:rPr>
          <w:noProof/>
        </w:rPr>
        <w:fldChar w:fldCharType="end"/>
      </w:r>
      <w:bookmarkEnd w:id="5"/>
      <w:r w:rsidRPr="00E86628">
        <w:t>: Comparing results of the burden of disease using state-specific estimates vs original estimates</w:t>
      </w:r>
      <w:bookmarkEnd w:id="6"/>
      <w:bookmarkEnd w:id="7"/>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29215CDF" w:rsidR="00E46AA9" w:rsidRPr="00EC1FA9" w:rsidRDefault="00E46AA9" w:rsidP="00E46AA9">
      <w:pPr>
        <w:pStyle w:val="Caption"/>
        <w:keepNext/>
      </w:pPr>
      <w:bookmarkStart w:id="8" w:name="_Ref9422501"/>
      <w:bookmarkStart w:id="9"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1</w:t>
      </w:r>
      <w:r w:rsidR="003A36B2">
        <w:rPr>
          <w:noProof/>
        </w:rPr>
        <w:fldChar w:fldCharType="end"/>
      </w:r>
      <w:bookmarkEnd w:id="8"/>
      <w:r w:rsidRPr="00EC1FA9">
        <w:t>: Childhood asthma incidence rate flow chart.</w:t>
      </w:r>
      <w:bookmarkEnd w:id="9"/>
    </w:p>
    <w:p w14:paraId="76B09741" w14:textId="10CB35EE" w:rsidR="00E46AA9" w:rsidRPr="00EC1FA9" w:rsidRDefault="0074210B">
      <w:pPr>
        <w:spacing w:line="256" w:lineRule="auto"/>
        <w:rPr>
          <w:b/>
          <w:bCs/>
        </w:rPr>
      </w:pPr>
      <w:r>
        <w:rPr>
          <w:b/>
          <w:bCs/>
          <w:noProof/>
        </w:rPr>
        <w:pict w14:anchorId="76DED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25pt;height:533.25pt">
            <v:imagedata r:id="rId10" o:title="Asthma Flow Chart-Asthma incidente rate ver3"/>
          </v:shape>
        </w:pict>
      </w:r>
    </w:p>
    <w:p w14:paraId="6FA79AC3" w14:textId="4EA67744" w:rsidR="00E46AA9" w:rsidRPr="00EC1FA9" w:rsidRDefault="00E46AA9">
      <w:pPr>
        <w:pStyle w:val="Caption"/>
        <w:keepNext/>
      </w:pPr>
      <w:bookmarkStart w:id="10"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2</w:t>
      </w:r>
      <w:r w:rsidR="003A36B2">
        <w:rPr>
          <w:noProof/>
        </w:rPr>
        <w:fldChar w:fldCharType="end"/>
      </w:r>
      <w:bookmarkEnd w:id="10"/>
      <w:r w:rsidRPr="00EC1FA9">
        <w:t xml:space="preserve">: Attributable fraction by median income </w:t>
      </w:r>
      <w:r w:rsidR="008269F1" w:rsidRPr="00EC1FA9">
        <w:t>group</w:t>
      </w:r>
      <w:r w:rsidRPr="00EC1FA9">
        <w:t xml:space="preserve"> stratified into living location</w:t>
      </w:r>
    </w:p>
    <w:p w14:paraId="1246504B" w14:textId="77777777" w:rsidR="002079CC" w:rsidRDefault="004E11E3">
      <w:pPr>
        <w:spacing w:line="256" w:lineRule="auto"/>
        <w:rPr>
          <w:noProof/>
        </w:rPr>
      </w:pPr>
      <w:r>
        <w:rPr>
          <w:b/>
          <w:bCs/>
          <w:noProof/>
        </w:rPr>
        <w:drawing>
          <wp:inline distT="0" distB="0" distL="0" distR="0" wp14:anchorId="1A7D20DE" wp14:editId="526DE094">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14:paraId="0BE91850" w14:textId="5B187159" w:rsidR="00E46AA9" w:rsidRPr="000736E6" w:rsidRDefault="002079CC">
      <w:pPr>
        <w:spacing w:line="256" w:lineRule="auto"/>
        <w:rPr>
          <w:i/>
          <w:iCs/>
          <w:color w:val="44546A" w:themeColor="text2"/>
          <w:sz w:val="16"/>
          <w:szCs w:val="16"/>
        </w:rPr>
      </w:pPr>
      <w:r w:rsidRPr="000736E6">
        <w:rPr>
          <w:i/>
          <w:iCs/>
          <w:noProof/>
          <w:sz w:val="18"/>
          <w:szCs w:val="18"/>
        </w:rPr>
        <w:t>*Red dot represents the mean value while the midline represents the median value</w:t>
      </w:r>
    </w:p>
    <w:p w14:paraId="08567714" w14:textId="362920AB" w:rsidR="00E46AA9" w:rsidRPr="00EC1FA9" w:rsidRDefault="00E46AA9" w:rsidP="00E46AA9">
      <w:pPr>
        <w:pStyle w:val="Caption"/>
        <w:keepNext/>
      </w:pPr>
      <w:bookmarkStart w:id="11" w:name="_Ref994901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3</w:t>
      </w:r>
      <w:r w:rsidR="003A36B2">
        <w:rPr>
          <w:noProof/>
        </w:rPr>
        <w:fldChar w:fldCharType="end"/>
      </w:r>
      <w:bookmarkEnd w:id="11"/>
      <w:r w:rsidRPr="00EC1FA9">
        <w:t>: Attributable fraction by state</w:t>
      </w:r>
    </w:p>
    <w:p w14:paraId="7822EEB6" w14:textId="35AE6666" w:rsidR="00E46AA9" w:rsidRPr="00EC1FA9" w:rsidRDefault="004E11E3">
      <w:pPr>
        <w:spacing w:line="256" w:lineRule="auto"/>
        <w:rPr>
          <w:b/>
          <w:bCs/>
        </w:rPr>
      </w:pPr>
      <w:r>
        <w:rPr>
          <w:noProof/>
        </w:rPr>
        <w:drawing>
          <wp:inline distT="0" distB="0" distL="0" distR="0" wp14:anchorId="54365DF0" wp14:editId="5A38DB6C">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14:paraId="6F2CC203" w14:textId="34EBE2C9" w:rsidR="00E46AA9" w:rsidRPr="00EC1FA9" w:rsidRDefault="00E46AA9" w:rsidP="00E46AA9">
      <w:pPr>
        <w:pStyle w:val="Caption"/>
        <w:keepNext/>
      </w:pPr>
      <w:bookmarkStart w:id="12"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4</w:t>
      </w:r>
      <w:r w:rsidR="003A36B2">
        <w:rPr>
          <w:noProof/>
        </w:rPr>
        <w:fldChar w:fldCharType="end"/>
      </w:r>
      <w:bookmarkEnd w:id="12"/>
      <w:r w:rsidRPr="00EC1FA9">
        <w:t>: Attributable fraction by state and living location</w:t>
      </w:r>
    </w:p>
    <w:p w14:paraId="231BDDB6" w14:textId="7E9B34DD" w:rsidR="00E46AA9" w:rsidRPr="00EC1FA9" w:rsidRDefault="0074210B" w:rsidP="00E46AA9">
      <w:pPr>
        <w:spacing w:line="256" w:lineRule="auto"/>
        <w:rPr>
          <w:b/>
          <w:bCs/>
        </w:rPr>
      </w:pPr>
      <w:r>
        <w:rPr>
          <w:noProof/>
        </w:rPr>
        <w:pict w14:anchorId="0FEDF3CF">
          <v:shape id="_x0000_i1026" type="#_x0000_t75" style="width:467.25pt;height:591pt">
            <v:imagedata r:id="rId13" o:title="p14"/>
          </v:shape>
        </w:pict>
      </w:r>
    </w:p>
    <w:p w14:paraId="7F1542E4" w14:textId="7705E31A" w:rsidR="00E46AA9" w:rsidRPr="00EC1FA9" w:rsidRDefault="00E46AA9" w:rsidP="00E46AA9">
      <w:pPr>
        <w:pStyle w:val="Caption"/>
        <w:keepNext/>
      </w:pPr>
      <w:bookmarkStart w:id="13"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5</w:t>
      </w:r>
      <w:r w:rsidR="003A36B2">
        <w:rPr>
          <w:noProof/>
        </w:rPr>
        <w:fldChar w:fldCharType="end"/>
      </w:r>
      <w:bookmarkEnd w:id="13"/>
      <w:r w:rsidRPr="00EC1FA9">
        <w:t>: Attributable fraction by state and median income group</w:t>
      </w:r>
    </w:p>
    <w:p w14:paraId="6DB4125F" w14:textId="2347EC03" w:rsidR="00E46AA9" w:rsidRPr="00EC1FA9" w:rsidRDefault="0074210B" w:rsidP="00E46AA9">
      <w:pPr>
        <w:spacing w:line="256" w:lineRule="auto"/>
        <w:rPr>
          <w:b/>
          <w:bCs/>
        </w:rPr>
      </w:pPr>
      <w:r>
        <w:rPr>
          <w:noProof/>
        </w:rPr>
        <w:pict w14:anchorId="5B4F68C2">
          <v:shape id="_x0000_i1027" type="#_x0000_t75" style="width:467.25pt;height:591pt">
            <v:imagedata r:id="rId14" o:title="p13"/>
          </v:shape>
        </w:pict>
      </w:r>
    </w:p>
    <w:p w14:paraId="698AC1BD" w14:textId="77777777" w:rsidR="00F74496" w:rsidRPr="00EC1FA9" w:rsidRDefault="00F74496" w:rsidP="00265584">
      <w:pPr>
        <w:rPr>
          <w:b/>
          <w:bCs/>
        </w:rPr>
      </w:pPr>
    </w:p>
    <w:p w14:paraId="6EE6F439" w14:textId="77777777" w:rsidR="004C343D" w:rsidRPr="004C343D" w:rsidRDefault="00E23ED3" w:rsidP="004C343D">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4C343D" w:rsidRPr="004C343D">
        <w:t xml:space="preserve">Achakulwisut, P., Brauer, M., Hystad, P., &amp; Anenberg, S. C. (2019). Global, national, and urban burdens of paediatric asthma incidence attributable to ambient NO2 pollution: estimates from global datasets. </w:t>
      </w:r>
      <w:r w:rsidR="004C343D" w:rsidRPr="004C343D">
        <w:rPr>
          <w:i/>
        </w:rPr>
        <w:t>The Lancet Planetary Health, 3</w:t>
      </w:r>
      <w:r w:rsidR="004C343D" w:rsidRPr="004C343D">
        <w:t xml:space="preserve">(4), e166-e178. </w:t>
      </w:r>
    </w:p>
    <w:p w14:paraId="5C3A65C0" w14:textId="77777777" w:rsidR="004C343D" w:rsidRPr="004C343D" w:rsidRDefault="004C343D" w:rsidP="004C343D">
      <w:pPr>
        <w:pStyle w:val="EndNoteBibliography"/>
        <w:spacing w:after="0"/>
        <w:ind w:left="720" w:hanging="720"/>
      </w:pPr>
      <w:r w:rsidRPr="004C343D">
        <w:t xml:space="preserve">Alotaibi, R., Bechle, M., Marshall, J. D., Ramani, T., Zietsman, J., Nieuwenhuijsen, M. J., &amp; Khreis, H. (2019). Traffic related air pollution and the burden of childhood asthma in the contiguous United States in 2000 and 2010. </w:t>
      </w:r>
      <w:r w:rsidRPr="004C343D">
        <w:rPr>
          <w:i/>
        </w:rPr>
        <w:t>Environment international</w:t>
      </w:r>
      <w:r w:rsidRPr="004C343D">
        <w:t xml:space="preserve">. </w:t>
      </w:r>
    </w:p>
    <w:p w14:paraId="584F142A" w14:textId="77777777" w:rsidR="004C343D" w:rsidRPr="004C343D" w:rsidRDefault="004C343D" w:rsidP="004C343D">
      <w:pPr>
        <w:pStyle w:val="EndNoteBibliography"/>
        <w:spacing w:after="0"/>
        <w:ind w:left="720" w:hanging="720"/>
      </w:pPr>
      <w:r w:rsidRPr="004C343D">
        <w:t xml:space="preserve">Bechle, M. J., Millet, D. B., &amp; Marshall, J. D. (2015). National spatiotemporal exposure surface for NO2: monthly scaling of a satellite-derived land-use regression, 2000–2010. </w:t>
      </w:r>
      <w:r w:rsidRPr="004C343D">
        <w:rPr>
          <w:i/>
        </w:rPr>
        <w:t>Environmental science &amp; technology, 49</w:t>
      </w:r>
      <w:r w:rsidRPr="004C343D">
        <w:t xml:space="preserve">(20), 12297-12305. </w:t>
      </w:r>
    </w:p>
    <w:p w14:paraId="4C4CEE20" w14:textId="77777777" w:rsidR="004C343D" w:rsidRPr="004C343D" w:rsidRDefault="004C343D" w:rsidP="004C343D">
      <w:pPr>
        <w:pStyle w:val="EndNoteBibliography"/>
        <w:spacing w:after="0"/>
        <w:ind w:left="720" w:hanging="720"/>
      </w:pPr>
      <w:r w:rsidRPr="004C343D">
        <w:t xml:space="preserve">Beelen, R., Hoek, G., Pebesma, E., Vienneau, D., de Hoogh, K., &amp; Briggs, D. J. (2009). Mapping of background air pollution at a fine spatial scale across the European Union. </w:t>
      </w:r>
      <w:r w:rsidRPr="004C343D">
        <w:rPr>
          <w:i/>
        </w:rPr>
        <w:t>Science of the Total Environment, 407</w:t>
      </w:r>
      <w:r w:rsidRPr="004C343D">
        <w:t xml:space="preserve">(6), 1852-1867. </w:t>
      </w:r>
    </w:p>
    <w:p w14:paraId="726EC2B8" w14:textId="77777777" w:rsidR="004C343D" w:rsidRPr="004C343D" w:rsidRDefault="004C343D" w:rsidP="004C343D">
      <w:pPr>
        <w:pStyle w:val="EndNoteBibliography"/>
        <w:spacing w:after="0"/>
        <w:ind w:left="720" w:hanging="720"/>
      </w:pPr>
      <w:r w:rsidRPr="004C343D">
        <w:t>CDC. (2009). Centers for Disease Control and Prevention. Behavioral Risk Factor Surveillance System Survey Data. Atlanta, Georgia: U.S. Department of Health and Human Services, Centers for Disease Control and Prevention, 2019.</w:t>
      </w:r>
    </w:p>
    <w:p w14:paraId="5879AE05" w14:textId="3213C2F1" w:rsidR="004C343D" w:rsidRPr="004C343D" w:rsidRDefault="004C343D" w:rsidP="004C343D">
      <w:pPr>
        <w:pStyle w:val="EndNoteBibliography"/>
        <w:spacing w:after="0"/>
        <w:ind w:left="720" w:hanging="720"/>
      </w:pPr>
      <w:r w:rsidRPr="004C343D">
        <w:t xml:space="preserve">CDC. (2011). </w:t>
      </w:r>
      <w:r w:rsidRPr="004C343D">
        <w:rPr>
          <w:i/>
        </w:rPr>
        <w:t>Centers for Disease Control and Prevention. 2006-2008 ACBS Summary Data Qulaity Report. 2011</w:t>
      </w:r>
      <w:r w:rsidRPr="004C343D">
        <w:t xml:space="preserve">. Retrieved from </w:t>
      </w:r>
      <w:hyperlink r:id="rId15" w:history="1">
        <w:r w:rsidRPr="004C343D">
          <w:rPr>
            <w:rStyle w:val="Hyperlink"/>
          </w:rPr>
          <w:t>https://www.cdc.gov/brfss/acbs/2008</w:t>
        </w:r>
      </w:hyperlink>
      <w:r w:rsidRPr="004C343D">
        <w:t xml:space="preserve"> \_ documentation.htm</w:t>
      </w:r>
    </w:p>
    <w:p w14:paraId="422B2DB2" w14:textId="77777777" w:rsidR="004C343D" w:rsidRPr="004C343D" w:rsidRDefault="004C343D" w:rsidP="004C343D">
      <w:pPr>
        <w:pStyle w:val="EndNoteBibliography"/>
        <w:spacing w:after="0"/>
        <w:ind w:left="720" w:hanging="720"/>
      </w:pPr>
      <w:r w:rsidRPr="004C343D">
        <w:t xml:space="preserve">Clark, L. P., Millet, D. B., &amp; Marshall, J. D. (2017). Changes in transportation-related air pollution exposures by race-ethnicity and socioeconomic status: Outdoor nitrogen dioxide in the United States in 2000 and 2010. </w:t>
      </w:r>
      <w:r w:rsidRPr="004C343D">
        <w:rPr>
          <w:i/>
        </w:rPr>
        <w:t>Environmental health perspectives, 125</w:t>
      </w:r>
      <w:r w:rsidRPr="004C343D">
        <w:t>(9), 1--10. doi:10.1289/EHP959</w:t>
      </w:r>
    </w:p>
    <w:p w14:paraId="05ED5EA4" w14:textId="77777777" w:rsidR="004C343D" w:rsidRPr="004C343D" w:rsidRDefault="004C343D" w:rsidP="004C343D">
      <w:pPr>
        <w:pStyle w:val="EndNoteBibliography"/>
        <w:spacing w:after="0"/>
        <w:ind w:left="720" w:hanging="720"/>
      </w:pPr>
      <w:r w:rsidRPr="004C343D">
        <w:t xml:space="preserve">Garbe, P., Balluz, L. S., &amp; Chief, B. (2011). Behavioral Risk Factor Surveillance System Asthma Call-Back Survey History And Analysis Guidance. </w:t>
      </w:r>
    </w:p>
    <w:p w14:paraId="54AD7064" w14:textId="77777777" w:rsidR="004C343D" w:rsidRPr="004C343D" w:rsidRDefault="004C343D" w:rsidP="004C343D">
      <w:pPr>
        <w:pStyle w:val="EndNoteBibliography"/>
        <w:spacing w:after="0"/>
        <w:ind w:left="720" w:hanging="720"/>
      </w:pPr>
      <w:r w:rsidRPr="004C343D">
        <w:t xml:space="preserve">Hystad, P., Setton, E., Cervantes, A., Poplawski, K., Deschenes, S., Brauer, M., van Donkelaar, A., Lamsal, L., Martin, R., &amp; Jerrett, M. (2011). Creating national air pollution models for population exposure assessment in Canada. </w:t>
      </w:r>
      <w:r w:rsidRPr="004C343D">
        <w:rPr>
          <w:i/>
        </w:rPr>
        <w:t>Environmental health perspectives, 119</w:t>
      </w:r>
      <w:r w:rsidRPr="004C343D">
        <w:t xml:space="preserve">(8), 1123. </w:t>
      </w:r>
    </w:p>
    <w:p w14:paraId="2F82FDC4" w14:textId="77777777" w:rsidR="004C343D" w:rsidRPr="004C343D" w:rsidRDefault="004C343D" w:rsidP="004C343D">
      <w:pPr>
        <w:pStyle w:val="EndNoteBibliography"/>
        <w:spacing w:after="0"/>
        <w:ind w:left="720" w:hanging="720"/>
      </w:pPr>
      <w:r w:rsidRPr="004C343D">
        <w:t xml:space="preserve">Khreis, H., de Hoogh, K., &amp; Nieuwenhuijsen, M. J. (2018). Full-chain health impact assessment of traffic-related air pollution and childhood asthma. </w:t>
      </w:r>
      <w:r w:rsidRPr="004C343D">
        <w:rPr>
          <w:i/>
        </w:rPr>
        <w:t>Environment international, 114</w:t>
      </w:r>
      <w:r w:rsidRPr="004C343D">
        <w:t xml:space="preserve">, 365-375. </w:t>
      </w:r>
    </w:p>
    <w:p w14:paraId="23C92D86" w14:textId="77777777" w:rsidR="004C343D" w:rsidRPr="004C343D" w:rsidRDefault="004C343D" w:rsidP="004C343D">
      <w:pPr>
        <w:pStyle w:val="EndNoteBibliography"/>
        <w:spacing w:after="0"/>
        <w:ind w:left="720" w:hanging="720"/>
      </w:pPr>
      <w:r w:rsidRPr="004C343D">
        <w:t xml:space="preserve">Khreis, H., Kelly, C., Tate, J., Parslow, R., Lucas, K., &amp; Nieuwenhuijsen, M. (2017). Exposure to traffic-related air pollution and risk of development of childhood asthma: a systematic review and meta-analysis. </w:t>
      </w:r>
      <w:r w:rsidRPr="004C343D">
        <w:rPr>
          <w:i/>
        </w:rPr>
        <w:t>Environment international, 100</w:t>
      </w:r>
      <w:r w:rsidRPr="004C343D">
        <w:t xml:space="preserve">, 1-31. </w:t>
      </w:r>
    </w:p>
    <w:p w14:paraId="7414EBB1" w14:textId="77777777" w:rsidR="004C343D" w:rsidRPr="004C343D" w:rsidRDefault="004C343D" w:rsidP="004C343D">
      <w:pPr>
        <w:pStyle w:val="EndNoteBibliography"/>
        <w:spacing w:after="0"/>
        <w:ind w:left="720" w:hanging="720"/>
      </w:pPr>
      <w:r w:rsidRPr="004C343D">
        <w:t xml:space="preserve">Khreis, H., Ramani, T., de Hoogh, K., Mueller, N., Rojas-Rueda, D., Zietsman, J., &amp; Nieuwenhuijsen, M. J. (2018). Traffic-Related Air Pollution and the Local Burden of Childhood Asthma in Bradford, UK. </w:t>
      </w:r>
      <w:r w:rsidRPr="004C343D">
        <w:rPr>
          <w:i/>
        </w:rPr>
        <w:t>International Journal of Transportation Science and Technology</w:t>
      </w:r>
      <w:r w:rsidRPr="004C343D">
        <w:t xml:space="preserve">. </w:t>
      </w:r>
    </w:p>
    <w:p w14:paraId="08BFF9A1" w14:textId="77777777" w:rsidR="004C343D" w:rsidRPr="004C343D" w:rsidRDefault="004C343D" w:rsidP="004C343D">
      <w:pPr>
        <w:pStyle w:val="EndNoteBibliography"/>
        <w:spacing w:after="0"/>
        <w:ind w:left="720" w:hanging="720"/>
      </w:pPr>
      <w:r w:rsidRPr="004C343D">
        <w:t xml:space="preserve">Khreis, H. C., Marta; Mueller, Natalie; Kees de Hoogh; Hoek, Gerard; Nieuwenhuijsen, Mark J; Rojas-Rueda, David;. (In prep). Outdoor Air Pollution and the Burden of Childhood Asthma across Europe. </w:t>
      </w:r>
      <w:r w:rsidRPr="004C343D">
        <w:rPr>
          <w:i/>
        </w:rPr>
        <w:t>European Respiratory Journal</w:t>
      </w:r>
      <w:r w:rsidRPr="004C343D">
        <w:t xml:space="preserve">. </w:t>
      </w:r>
    </w:p>
    <w:p w14:paraId="4EF62178" w14:textId="77777777" w:rsidR="004C343D" w:rsidRPr="004C343D" w:rsidRDefault="004C343D" w:rsidP="004C343D">
      <w:pPr>
        <w:pStyle w:val="EndNoteBibliography"/>
        <w:spacing w:after="0"/>
        <w:ind w:left="720" w:hanging="720"/>
      </w:pPr>
      <w:r w:rsidRPr="004C343D">
        <w:t xml:space="preserve">Korn, E. L., &amp; Graubard, B. I. (2011). </w:t>
      </w:r>
      <w:r w:rsidRPr="004C343D">
        <w:rPr>
          <w:i/>
        </w:rPr>
        <w:t>Analysis of health surveys</w:t>
      </w:r>
      <w:r w:rsidRPr="004C343D">
        <w:t xml:space="preserve"> (Vol. 323): John Wiley &amp; Sons.</w:t>
      </w:r>
    </w:p>
    <w:p w14:paraId="607FBBFB" w14:textId="77777777" w:rsidR="004C343D" w:rsidRPr="004C343D" w:rsidRDefault="004C343D" w:rsidP="004C343D">
      <w:pPr>
        <w:pStyle w:val="EndNoteBibliography"/>
        <w:spacing w:after="0"/>
        <w:ind w:left="720" w:hanging="720"/>
      </w:pPr>
      <w:r w:rsidRPr="004C343D">
        <w:t xml:space="preserve">Manson, S., Schroeder, J., Van Riper, D., &amp; Ruggles, S. (2018). </w:t>
      </w:r>
      <w:r w:rsidRPr="004C343D">
        <w:rPr>
          <w:i/>
        </w:rPr>
        <w:t>IPUMS National Historical Geographic Information System: Version 13.0 [Database]. Minneapolis: University of Minnesota.</w:t>
      </w:r>
      <w:r w:rsidRPr="004C343D">
        <w:t xml:space="preserve"> </w:t>
      </w:r>
    </w:p>
    <w:p w14:paraId="1116065E" w14:textId="77777777" w:rsidR="004C343D" w:rsidRPr="004C343D" w:rsidRDefault="004C343D" w:rsidP="004C343D">
      <w:pPr>
        <w:pStyle w:val="EndNoteBibliography"/>
        <w:spacing w:after="0"/>
        <w:ind w:left="720" w:hanging="720"/>
      </w:pPr>
      <w:r w:rsidRPr="004C343D">
        <w:t xml:space="preserve">Mausner, J., &amp; Kramer, S. (1985). Epidemiology: An Introductory Text. Phila-delphia. </w:t>
      </w:r>
      <w:r w:rsidRPr="004C343D">
        <w:rPr>
          <w:i/>
        </w:rPr>
        <w:t>PA: Saunders</w:t>
      </w:r>
      <w:r w:rsidRPr="004C343D">
        <w:t xml:space="preserve">. </w:t>
      </w:r>
    </w:p>
    <w:p w14:paraId="0092584B" w14:textId="77777777" w:rsidR="004C343D" w:rsidRPr="004C343D" w:rsidRDefault="004C343D" w:rsidP="004C343D">
      <w:pPr>
        <w:pStyle w:val="EndNoteBibliography"/>
        <w:spacing w:after="0"/>
        <w:ind w:left="720" w:hanging="720"/>
      </w:pPr>
      <w:r w:rsidRPr="004C343D">
        <w:t xml:space="preserve">Novotny, E. V., Bechle, M. J., Millet, D. B., &amp; Marshall, J. D. (2011). National satellite-based land-use regression: NO2 in the United States. </w:t>
      </w:r>
      <w:r w:rsidRPr="004C343D">
        <w:rPr>
          <w:i/>
        </w:rPr>
        <w:t>Environmental science &amp; technology, 45</w:t>
      </w:r>
      <w:r w:rsidRPr="004C343D">
        <w:t xml:space="preserve">(10), 4407-4414. </w:t>
      </w:r>
    </w:p>
    <w:p w14:paraId="577F737B" w14:textId="77777777" w:rsidR="004C343D" w:rsidRPr="004C343D" w:rsidRDefault="004C343D" w:rsidP="004C343D">
      <w:pPr>
        <w:pStyle w:val="EndNoteBibliography"/>
        <w:spacing w:after="0"/>
        <w:ind w:left="720" w:hanging="720"/>
      </w:pPr>
      <w:r w:rsidRPr="004C343D">
        <w:t xml:space="preserve">Perez, L., Declercq, C., Iñiguez, C., Aguilera, I., Badaloni, C., Ballester, F., Bouland, C., Chanel, O., Cirarda, F. B., &amp; Forastiere, F. (2013). Chronic burden of near-roadway traffic pollution in 10 European cities (APHEKOM network). </w:t>
      </w:r>
      <w:r w:rsidRPr="004C343D">
        <w:rPr>
          <w:i/>
        </w:rPr>
        <w:t>European Respiratory Journal</w:t>
      </w:r>
      <w:r w:rsidRPr="004C343D">
        <w:t xml:space="preserve">, erj00311-02012. </w:t>
      </w:r>
    </w:p>
    <w:p w14:paraId="6A9D2BE3" w14:textId="77777777" w:rsidR="004C343D" w:rsidRPr="004C343D" w:rsidRDefault="004C343D" w:rsidP="004C343D">
      <w:pPr>
        <w:pStyle w:val="EndNoteBibliography"/>
        <w:spacing w:after="0"/>
        <w:ind w:left="720" w:hanging="720"/>
      </w:pPr>
      <w:r w:rsidRPr="004C343D">
        <w:t xml:space="preserve">Perez, L., Künzli, N., Avol, E., Hricko, A. M., Lurmann, F., Nicholas, E., Gilliland, F., Peters, J., &amp; McConnell, R. (2009). Global goods movement and the local burden of childhood asthma in southern California. </w:t>
      </w:r>
      <w:r w:rsidRPr="004C343D">
        <w:rPr>
          <w:i/>
        </w:rPr>
        <w:t>American Journal of Public Health, 99</w:t>
      </w:r>
      <w:r w:rsidRPr="004C343D">
        <w:t xml:space="preserve">(S3), S622-S628. </w:t>
      </w:r>
    </w:p>
    <w:p w14:paraId="452474E5" w14:textId="15ECB8C2" w:rsidR="004C343D" w:rsidRPr="004C343D" w:rsidRDefault="004C343D" w:rsidP="004C343D">
      <w:pPr>
        <w:pStyle w:val="EndNoteBibliography"/>
        <w:spacing w:after="0"/>
        <w:ind w:left="720" w:hanging="720"/>
      </w:pPr>
      <w:r w:rsidRPr="004C343D">
        <w:lastRenderedPageBreak/>
        <w:t xml:space="preserve">R Core Team. (2018). R: A Language and Environment for Statistical Computing: R Foundation for Statistical Computing. Retrieved from </w:t>
      </w:r>
      <w:hyperlink r:id="rId16" w:history="1">
        <w:r w:rsidRPr="004C343D">
          <w:rPr>
            <w:rStyle w:val="Hyperlink"/>
          </w:rPr>
          <w:t>https://www.R-project.org/</w:t>
        </w:r>
      </w:hyperlink>
    </w:p>
    <w:p w14:paraId="344DD97A" w14:textId="77777777" w:rsidR="004C343D" w:rsidRPr="004C343D" w:rsidRDefault="004C343D" w:rsidP="004C343D">
      <w:pPr>
        <w:pStyle w:val="EndNoteBibliography"/>
        <w:spacing w:after="0"/>
        <w:ind w:left="720" w:hanging="720"/>
      </w:pPr>
      <w:r w:rsidRPr="004C343D">
        <w:t>US Census Bureau. (2010). American factfinder: US Census Bureau Washington, DC.</w:t>
      </w:r>
    </w:p>
    <w:p w14:paraId="0491FF47" w14:textId="77777777" w:rsidR="004C343D" w:rsidRPr="004C343D" w:rsidRDefault="004C343D" w:rsidP="004C343D">
      <w:pPr>
        <w:pStyle w:val="EndNoteBibliography"/>
        <w:ind w:left="720" w:hanging="720"/>
      </w:pPr>
      <w:r w:rsidRPr="004C343D">
        <w:t>US Census Bureau. (2016, 2016, December 8</w:t>
      </w:r>
    </w:p>
    <w:p w14:paraId="0C87E1E9" w14:textId="3C43E6F7" w:rsidR="004C343D" w:rsidRPr="004C343D" w:rsidRDefault="004C343D" w:rsidP="004C343D">
      <w:pPr>
        <w:pStyle w:val="EndNoteBibliography"/>
        <w:spacing w:after="0"/>
        <w:ind w:left="720" w:hanging="720"/>
      </w:pPr>
      <w:r w:rsidRPr="004C343D">
        <w:t xml:space="preserve">). Defining rural at the U.S. census bureau.   Retrieved from </w:t>
      </w:r>
      <w:hyperlink r:id="rId17" w:history="1">
        <w:r w:rsidRPr="004C343D">
          <w:rPr>
            <w:rStyle w:val="Hyperlink"/>
          </w:rPr>
          <w:t>https://www.census.gov/library/publications/2016/acs/acsgeo-1.html</w:t>
        </w:r>
      </w:hyperlink>
    </w:p>
    <w:p w14:paraId="4BB12153" w14:textId="77777777" w:rsidR="004C343D" w:rsidRPr="004C343D" w:rsidRDefault="004C343D" w:rsidP="004C343D">
      <w:pPr>
        <w:pStyle w:val="EndNoteBibliography"/>
        <w:spacing w:after="0"/>
        <w:ind w:left="720" w:hanging="720"/>
      </w:pPr>
      <w:r w:rsidRPr="004C343D">
        <w:t xml:space="preserve">Vienneau, D., De Hoogh, K., Bechle, M. J., Beelen, R., Van Donkelaar, A., Martin, R. V., Millet, D. B., Hoek, G., &amp; Marshall, J. D. (2013). Western European land use regression incorporating satellite-and ground-based measurements of NO2 and PM10. </w:t>
      </w:r>
      <w:r w:rsidRPr="004C343D">
        <w:rPr>
          <w:i/>
        </w:rPr>
        <w:t>Environmental science &amp; technology, 47</w:t>
      </w:r>
      <w:r w:rsidRPr="004C343D">
        <w:t xml:space="preserve">(23), 13555-13564. </w:t>
      </w:r>
    </w:p>
    <w:p w14:paraId="08D0371E" w14:textId="1935EDF5" w:rsidR="004C343D" w:rsidRPr="004C343D" w:rsidRDefault="004C343D" w:rsidP="004C343D">
      <w:pPr>
        <w:pStyle w:val="EndNoteBibliography"/>
        <w:spacing w:after="0"/>
        <w:ind w:left="720" w:hanging="720"/>
      </w:pPr>
      <w:r w:rsidRPr="004C343D">
        <w:t xml:space="preserve">WHO. (2005). </w:t>
      </w:r>
      <w:r w:rsidRPr="004C343D">
        <w:rPr>
          <w:i/>
        </w:rPr>
        <w:t>Air Quality Guidlines Global Update 2005</w:t>
      </w:r>
      <w:r w:rsidRPr="004C343D">
        <w:t xml:space="preserve">. Retrieved from </w:t>
      </w:r>
      <w:hyperlink r:id="rId18" w:history="1">
        <w:r w:rsidRPr="004C343D">
          <w:rPr>
            <w:rStyle w:val="Hyperlink"/>
          </w:rPr>
          <w:t>www.euro.who.int</w:t>
        </w:r>
      </w:hyperlink>
    </w:p>
    <w:p w14:paraId="0957FCEA" w14:textId="77777777" w:rsidR="004C343D" w:rsidRPr="004C343D" w:rsidRDefault="004C343D" w:rsidP="004C343D">
      <w:pPr>
        <w:pStyle w:val="EndNoteBibliography"/>
        <w:ind w:left="720" w:hanging="720"/>
      </w:pPr>
      <w:r w:rsidRPr="004C343D">
        <w:t xml:space="preserve">Winer, R. A., Qin, X., Harrington, T., Moorman, J., &amp; Zahran, H. (2012). Asthma incidence among children and adults: findings from the Behavioral Risk Factor Surveillance system asthma call-back survey—United States, 2006–2008. </w:t>
      </w:r>
      <w:r w:rsidRPr="004C343D">
        <w:rPr>
          <w:i/>
        </w:rPr>
        <w:t>Journal of Asthma, 49</w:t>
      </w:r>
      <w:r w:rsidRPr="004C343D">
        <w:t xml:space="preserve">(1), 16-22. </w:t>
      </w:r>
    </w:p>
    <w:p w14:paraId="6410C1AD" w14:textId="2CF3357E" w:rsidR="00996C2C" w:rsidRPr="00EC1FA9" w:rsidRDefault="00E23ED3" w:rsidP="004C343D">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p w14:paraId="527BBA4D" w14:textId="4B99F3DC" w:rsidR="004C343D"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2264715" w:history="1">
        <w:r w:rsidR="004C343D" w:rsidRPr="00665633">
          <w:rPr>
            <w:rStyle w:val="Hyperlink"/>
            <w:noProof/>
          </w:rPr>
          <w:t>Table S1: NO</w:t>
        </w:r>
        <w:r w:rsidR="004C343D" w:rsidRPr="00665633">
          <w:rPr>
            <w:rStyle w:val="Hyperlink"/>
            <w:noProof/>
            <w:vertAlign w:val="subscript"/>
          </w:rPr>
          <w:t>2</w:t>
        </w:r>
        <w:r w:rsidR="004C343D" w:rsidRPr="00665633">
          <w:rPr>
            <w:rStyle w:val="Hyperlink"/>
            <w:noProof/>
          </w:rPr>
          <w:t xml:space="preserve"> concentration (ug/m</w:t>
        </w:r>
        <w:r w:rsidR="004C343D" w:rsidRPr="00665633">
          <w:rPr>
            <w:rStyle w:val="Hyperlink"/>
            <w:noProof/>
            <w:vertAlign w:val="superscript"/>
          </w:rPr>
          <w:t>3</w:t>
        </w:r>
        <w:r w:rsidR="004C343D" w:rsidRPr="00665633">
          <w:rPr>
            <w:rStyle w:val="Hyperlink"/>
            <w:noProof/>
          </w:rPr>
          <w:t>) by state</w:t>
        </w:r>
        <w:r w:rsidR="004C343D">
          <w:rPr>
            <w:noProof/>
            <w:webHidden/>
          </w:rPr>
          <w:tab/>
        </w:r>
        <w:r w:rsidR="004C343D">
          <w:rPr>
            <w:noProof/>
            <w:webHidden/>
          </w:rPr>
          <w:fldChar w:fldCharType="begin"/>
        </w:r>
        <w:r w:rsidR="004C343D">
          <w:rPr>
            <w:noProof/>
            <w:webHidden/>
          </w:rPr>
          <w:instrText xml:space="preserve"> PAGEREF _Toc12264715 \h </w:instrText>
        </w:r>
        <w:r w:rsidR="004C343D">
          <w:rPr>
            <w:noProof/>
            <w:webHidden/>
          </w:rPr>
        </w:r>
        <w:r w:rsidR="004C343D">
          <w:rPr>
            <w:noProof/>
            <w:webHidden/>
          </w:rPr>
          <w:fldChar w:fldCharType="separate"/>
        </w:r>
        <w:r w:rsidR="000736E6">
          <w:rPr>
            <w:noProof/>
            <w:webHidden/>
          </w:rPr>
          <w:t>19</w:t>
        </w:r>
        <w:r w:rsidR="004C343D">
          <w:rPr>
            <w:noProof/>
            <w:webHidden/>
          </w:rPr>
          <w:fldChar w:fldCharType="end"/>
        </w:r>
      </w:hyperlink>
    </w:p>
    <w:p w14:paraId="6FA6EBB2" w14:textId="17331880" w:rsidR="004C343D" w:rsidRDefault="009510B6">
      <w:pPr>
        <w:pStyle w:val="TableofFigures"/>
        <w:tabs>
          <w:tab w:val="right" w:leader="dot" w:pos="12950"/>
        </w:tabs>
        <w:rPr>
          <w:rFonts w:eastAsiaTheme="minorEastAsia"/>
          <w:noProof/>
        </w:rPr>
      </w:pPr>
      <w:hyperlink w:anchor="_Toc12264716" w:history="1">
        <w:r w:rsidR="004C343D" w:rsidRPr="00665633">
          <w:rPr>
            <w:rStyle w:val="Hyperlink"/>
            <w:noProof/>
          </w:rPr>
          <w:t>Table S2: Available childhood asthma incidence rates by state and year</w:t>
        </w:r>
        <w:r w:rsidR="004C343D">
          <w:rPr>
            <w:noProof/>
            <w:webHidden/>
          </w:rPr>
          <w:tab/>
        </w:r>
        <w:r w:rsidR="004C343D">
          <w:rPr>
            <w:noProof/>
            <w:webHidden/>
          </w:rPr>
          <w:fldChar w:fldCharType="begin"/>
        </w:r>
        <w:r w:rsidR="004C343D">
          <w:rPr>
            <w:noProof/>
            <w:webHidden/>
          </w:rPr>
          <w:instrText xml:space="preserve"> PAGEREF _Toc12264716 \h </w:instrText>
        </w:r>
        <w:r w:rsidR="004C343D">
          <w:rPr>
            <w:noProof/>
            <w:webHidden/>
          </w:rPr>
        </w:r>
        <w:r w:rsidR="004C343D">
          <w:rPr>
            <w:noProof/>
            <w:webHidden/>
          </w:rPr>
          <w:fldChar w:fldCharType="separate"/>
        </w:r>
        <w:r w:rsidR="000736E6">
          <w:rPr>
            <w:noProof/>
            <w:webHidden/>
          </w:rPr>
          <w:t>21</w:t>
        </w:r>
        <w:r w:rsidR="004C343D">
          <w:rPr>
            <w:noProof/>
            <w:webHidden/>
          </w:rPr>
          <w:fldChar w:fldCharType="end"/>
        </w:r>
      </w:hyperlink>
    </w:p>
    <w:p w14:paraId="71ACEFB1" w14:textId="0A72CCF1" w:rsidR="004C343D" w:rsidRDefault="009510B6">
      <w:pPr>
        <w:pStyle w:val="TableofFigures"/>
        <w:tabs>
          <w:tab w:val="right" w:leader="dot" w:pos="12950"/>
        </w:tabs>
        <w:rPr>
          <w:rFonts w:eastAsiaTheme="minorEastAsia"/>
          <w:noProof/>
        </w:rPr>
      </w:pPr>
      <w:hyperlink w:anchor="_Toc12264717" w:history="1">
        <w:r w:rsidR="004C343D" w:rsidRPr="00665633">
          <w:rPr>
            <w:rStyle w:val="Hyperlink"/>
            <w:noProof/>
          </w:rPr>
          <w:t>Table S3: Childhood asthma survey summary by state (Total of 2006-2010)</w:t>
        </w:r>
        <w:r w:rsidR="004C343D">
          <w:rPr>
            <w:noProof/>
            <w:webHidden/>
          </w:rPr>
          <w:tab/>
        </w:r>
        <w:r w:rsidR="004C343D">
          <w:rPr>
            <w:noProof/>
            <w:webHidden/>
          </w:rPr>
          <w:fldChar w:fldCharType="begin"/>
        </w:r>
        <w:r w:rsidR="004C343D">
          <w:rPr>
            <w:noProof/>
            <w:webHidden/>
          </w:rPr>
          <w:instrText xml:space="preserve"> PAGEREF _Toc12264717 \h </w:instrText>
        </w:r>
        <w:r w:rsidR="004C343D">
          <w:rPr>
            <w:noProof/>
            <w:webHidden/>
          </w:rPr>
        </w:r>
        <w:r w:rsidR="004C343D">
          <w:rPr>
            <w:noProof/>
            <w:webHidden/>
          </w:rPr>
          <w:fldChar w:fldCharType="separate"/>
        </w:r>
        <w:r w:rsidR="000736E6">
          <w:rPr>
            <w:noProof/>
            <w:webHidden/>
          </w:rPr>
          <w:t>23</w:t>
        </w:r>
        <w:r w:rsidR="004C343D">
          <w:rPr>
            <w:noProof/>
            <w:webHidden/>
          </w:rPr>
          <w:fldChar w:fldCharType="end"/>
        </w:r>
      </w:hyperlink>
    </w:p>
    <w:p w14:paraId="12744606" w14:textId="64ECA76F" w:rsidR="004C343D" w:rsidRDefault="009510B6">
      <w:pPr>
        <w:pStyle w:val="TableofFigures"/>
        <w:tabs>
          <w:tab w:val="right" w:leader="dot" w:pos="12950"/>
        </w:tabs>
        <w:rPr>
          <w:rFonts w:eastAsiaTheme="minorEastAsia"/>
          <w:noProof/>
        </w:rPr>
      </w:pPr>
      <w:hyperlink w:anchor="_Toc12264718" w:history="1">
        <w:r w:rsidR="004C343D" w:rsidRPr="00665633">
          <w:rPr>
            <w:rStyle w:val="Hyperlink"/>
            <w:noProof/>
          </w:rPr>
          <w:t>Table S4: State results and comparison</w:t>
        </w:r>
        <w:r w:rsidR="004C343D">
          <w:rPr>
            <w:noProof/>
            <w:webHidden/>
          </w:rPr>
          <w:tab/>
        </w:r>
        <w:r w:rsidR="004C343D">
          <w:rPr>
            <w:noProof/>
            <w:webHidden/>
          </w:rPr>
          <w:fldChar w:fldCharType="begin"/>
        </w:r>
        <w:r w:rsidR="004C343D">
          <w:rPr>
            <w:noProof/>
            <w:webHidden/>
          </w:rPr>
          <w:instrText xml:space="preserve"> PAGEREF _Toc12264718 \h </w:instrText>
        </w:r>
        <w:r w:rsidR="004C343D">
          <w:rPr>
            <w:noProof/>
            <w:webHidden/>
          </w:rPr>
        </w:r>
        <w:r w:rsidR="004C343D">
          <w:rPr>
            <w:noProof/>
            <w:webHidden/>
          </w:rPr>
          <w:fldChar w:fldCharType="separate"/>
        </w:r>
        <w:r w:rsidR="000736E6">
          <w:rPr>
            <w:noProof/>
            <w:webHidden/>
          </w:rPr>
          <w:t>25</w:t>
        </w:r>
        <w:r w:rsidR="004C343D">
          <w:rPr>
            <w:noProof/>
            <w:webHidden/>
          </w:rPr>
          <w:fldChar w:fldCharType="end"/>
        </w:r>
      </w:hyperlink>
    </w:p>
    <w:p w14:paraId="11AF1D3D" w14:textId="685E8D79" w:rsidR="004C343D" w:rsidRDefault="009510B6">
      <w:pPr>
        <w:pStyle w:val="TableofFigures"/>
        <w:tabs>
          <w:tab w:val="right" w:leader="dot" w:pos="12950"/>
        </w:tabs>
        <w:rPr>
          <w:rFonts w:eastAsiaTheme="minorEastAsia"/>
          <w:noProof/>
        </w:rPr>
      </w:pPr>
      <w:hyperlink w:anchor="_Toc12264719" w:history="1">
        <w:r w:rsidR="004C343D" w:rsidRPr="00665633">
          <w:rPr>
            <w:rStyle w:val="Hyperlink"/>
            <w:noProof/>
          </w:rPr>
          <w:t>Table S5: Comparing results by state</w:t>
        </w:r>
        <w:r w:rsidR="004C343D">
          <w:rPr>
            <w:noProof/>
            <w:webHidden/>
          </w:rPr>
          <w:tab/>
        </w:r>
        <w:r w:rsidR="004C343D">
          <w:rPr>
            <w:noProof/>
            <w:webHidden/>
          </w:rPr>
          <w:fldChar w:fldCharType="begin"/>
        </w:r>
        <w:r w:rsidR="004C343D">
          <w:rPr>
            <w:noProof/>
            <w:webHidden/>
          </w:rPr>
          <w:instrText xml:space="preserve"> PAGEREF _Toc12264719 \h </w:instrText>
        </w:r>
        <w:r w:rsidR="004C343D">
          <w:rPr>
            <w:noProof/>
            <w:webHidden/>
          </w:rPr>
        </w:r>
        <w:r w:rsidR="004C343D">
          <w:rPr>
            <w:noProof/>
            <w:webHidden/>
          </w:rPr>
          <w:fldChar w:fldCharType="separate"/>
        </w:r>
        <w:r w:rsidR="000736E6">
          <w:rPr>
            <w:noProof/>
            <w:webHidden/>
          </w:rPr>
          <w:t>27</w:t>
        </w:r>
        <w:r w:rsidR="004C343D">
          <w:rPr>
            <w:noProof/>
            <w:webHidden/>
          </w:rPr>
          <w:fldChar w:fldCharType="end"/>
        </w:r>
      </w:hyperlink>
    </w:p>
    <w:p w14:paraId="11191CDB" w14:textId="77777777" w:rsidR="004C343D" w:rsidRDefault="004E4D3F">
      <w:pPr>
        <w:pStyle w:val="TableofFigures"/>
        <w:tabs>
          <w:tab w:val="right" w:leader="dot" w:pos="12950"/>
        </w:tabs>
        <w:rPr>
          <w:noProof/>
        </w:rPr>
      </w:pPr>
      <w:r w:rsidRPr="00EC1FA9">
        <w:fldChar w:fldCharType="end"/>
      </w:r>
      <w:r w:rsidRPr="00EC1FA9">
        <w:fldChar w:fldCharType="begin"/>
      </w:r>
      <w:r w:rsidRPr="00EC1FA9">
        <w:instrText xml:space="preserve"> TOC \h \z \c "Figure S" </w:instrText>
      </w:r>
      <w:r w:rsidRPr="00EC1FA9">
        <w:fldChar w:fldCharType="separate"/>
      </w:r>
    </w:p>
    <w:p w14:paraId="0B74C232" w14:textId="04826B13" w:rsidR="004C343D" w:rsidRDefault="009510B6">
      <w:pPr>
        <w:pStyle w:val="TableofFigures"/>
        <w:tabs>
          <w:tab w:val="right" w:leader="dot" w:pos="12950"/>
        </w:tabs>
        <w:rPr>
          <w:rFonts w:eastAsiaTheme="minorEastAsia"/>
          <w:noProof/>
        </w:rPr>
      </w:pPr>
      <w:hyperlink w:anchor="_Toc12264720" w:history="1">
        <w:r w:rsidR="004C343D" w:rsidRPr="00C51E8A">
          <w:rPr>
            <w:rStyle w:val="Hyperlink"/>
            <w:noProof/>
          </w:rPr>
          <w:t>Figure S1: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living location</w:t>
        </w:r>
        <w:r w:rsidR="004C343D">
          <w:rPr>
            <w:noProof/>
            <w:webHidden/>
          </w:rPr>
          <w:tab/>
        </w:r>
        <w:r w:rsidR="004C343D">
          <w:rPr>
            <w:noProof/>
            <w:webHidden/>
          </w:rPr>
          <w:fldChar w:fldCharType="begin"/>
        </w:r>
        <w:r w:rsidR="004C343D">
          <w:rPr>
            <w:noProof/>
            <w:webHidden/>
          </w:rPr>
          <w:instrText xml:space="preserve"> PAGEREF _Toc12264720 \h </w:instrText>
        </w:r>
        <w:r w:rsidR="004C343D">
          <w:rPr>
            <w:noProof/>
            <w:webHidden/>
          </w:rPr>
        </w:r>
        <w:r w:rsidR="004C343D">
          <w:rPr>
            <w:noProof/>
            <w:webHidden/>
          </w:rPr>
          <w:fldChar w:fldCharType="separate"/>
        </w:r>
        <w:r w:rsidR="000736E6">
          <w:rPr>
            <w:noProof/>
            <w:webHidden/>
          </w:rPr>
          <w:t>29</w:t>
        </w:r>
        <w:r w:rsidR="004C343D">
          <w:rPr>
            <w:noProof/>
            <w:webHidden/>
          </w:rPr>
          <w:fldChar w:fldCharType="end"/>
        </w:r>
      </w:hyperlink>
    </w:p>
    <w:p w14:paraId="194ABA54" w14:textId="67BD3099" w:rsidR="004C343D" w:rsidRDefault="009510B6">
      <w:pPr>
        <w:pStyle w:val="TableofFigures"/>
        <w:tabs>
          <w:tab w:val="right" w:leader="dot" w:pos="12950"/>
        </w:tabs>
        <w:rPr>
          <w:rFonts w:eastAsiaTheme="minorEastAsia"/>
          <w:noProof/>
        </w:rPr>
      </w:pPr>
      <w:hyperlink w:anchor="_Toc12264721" w:history="1">
        <w:r w:rsidR="004C343D" w:rsidRPr="00C51E8A">
          <w:rPr>
            <w:rStyle w:val="Hyperlink"/>
            <w:noProof/>
          </w:rPr>
          <w:t>Figure S2: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median income group</w:t>
        </w:r>
        <w:r w:rsidR="004C343D">
          <w:rPr>
            <w:noProof/>
            <w:webHidden/>
          </w:rPr>
          <w:tab/>
        </w:r>
        <w:r w:rsidR="004C343D">
          <w:rPr>
            <w:noProof/>
            <w:webHidden/>
          </w:rPr>
          <w:fldChar w:fldCharType="begin"/>
        </w:r>
        <w:r w:rsidR="004C343D">
          <w:rPr>
            <w:noProof/>
            <w:webHidden/>
          </w:rPr>
          <w:instrText xml:space="preserve"> PAGEREF _Toc12264721 \h </w:instrText>
        </w:r>
        <w:r w:rsidR="004C343D">
          <w:rPr>
            <w:noProof/>
            <w:webHidden/>
          </w:rPr>
        </w:r>
        <w:r w:rsidR="004C343D">
          <w:rPr>
            <w:noProof/>
            <w:webHidden/>
          </w:rPr>
          <w:fldChar w:fldCharType="separate"/>
        </w:r>
        <w:r w:rsidR="000736E6">
          <w:rPr>
            <w:noProof/>
            <w:webHidden/>
          </w:rPr>
          <w:t>30</w:t>
        </w:r>
        <w:r w:rsidR="004C343D">
          <w:rPr>
            <w:noProof/>
            <w:webHidden/>
          </w:rPr>
          <w:fldChar w:fldCharType="end"/>
        </w:r>
      </w:hyperlink>
    </w:p>
    <w:p w14:paraId="62DAEAE6" w14:textId="3816AB18" w:rsidR="004C343D" w:rsidRDefault="009510B6">
      <w:pPr>
        <w:pStyle w:val="TableofFigures"/>
        <w:tabs>
          <w:tab w:val="right" w:leader="dot" w:pos="12950"/>
        </w:tabs>
        <w:rPr>
          <w:rFonts w:eastAsiaTheme="minorEastAsia"/>
          <w:noProof/>
        </w:rPr>
      </w:pPr>
      <w:hyperlink w:anchor="_Toc12264722" w:history="1">
        <w:r w:rsidR="004C343D" w:rsidRPr="00C51E8A">
          <w:rPr>
            <w:rStyle w:val="Hyperlink"/>
            <w:noProof/>
          </w:rPr>
          <w:t>Figure S3: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living location stratified into median income group</w:t>
        </w:r>
        <w:r w:rsidR="004C343D">
          <w:rPr>
            <w:noProof/>
            <w:webHidden/>
          </w:rPr>
          <w:tab/>
        </w:r>
        <w:r w:rsidR="004C343D">
          <w:rPr>
            <w:noProof/>
            <w:webHidden/>
          </w:rPr>
          <w:fldChar w:fldCharType="begin"/>
        </w:r>
        <w:r w:rsidR="004C343D">
          <w:rPr>
            <w:noProof/>
            <w:webHidden/>
          </w:rPr>
          <w:instrText xml:space="preserve"> PAGEREF _Toc12264722 \h </w:instrText>
        </w:r>
        <w:r w:rsidR="004C343D">
          <w:rPr>
            <w:noProof/>
            <w:webHidden/>
          </w:rPr>
        </w:r>
        <w:r w:rsidR="004C343D">
          <w:rPr>
            <w:noProof/>
            <w:webHidden/>
          </w:rPr>
          <w:fldChar w:fldCharType="separate"/>
        </w:r>
        <w:r w:rsidR="000736E6">
          <w:rPr>
            <w:noProof/>
            <w:webHidden/>
          </w:rPr>
          <w:t>30</w:t>
        </w:r>
        <w:r w:rsidR="004C343D">
          <w:rPr>
            <w:noProof/>
            <w:webHidden/>
          </w:rPr>
          <w:fldChar w:fldCharType="end"/>
        </w:r>
      </w:hyperlink>
    </w:p>
    <w:p w14:paraId="03727737" w14:textId="3C356B12" w:rsidR="004C343D" w:rsidRDefault="009510B6">
      <w:pPr>
        <w:pStyle w:val="TableofFigures"/>
        <w:tabs>
          <w:tab w:val="right" w:leader="dot" w:pos="12950"/>
        </w:tabs>
        <w:rPr>
          <w:rFonts w:eastAsiaTheme="minorEastAsia"/>
          <w:noProof/>
        </w:rPr>
      </w:pPr>
      <w:hyperlink w:anchor="_Toc12264723" w:history="1">
        <w:r w:rsidR="004C343D" w:rsidRPr="00C51E8A">
          <w:rPr>
            <w:rStyle w:val="Hyperlink"/>
            <w:noProof/>
          </w:rPr>
          <w:t>Figure S4: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median income group stratified into living location</w:t>
        </w:r>
        <w:r w:rsidR="004C343D">
          <w:rPr>
            <w:noProof/>
            <w:webHidden/>
          </w:rPr>
          <w:tab/>
        </w:r>
        <w:r w:rsidR="004C343D">
          <w:rPr>
            <w:noProof/>
            <w:webHidden/>
          </w:rPr>
          <w:fldChar w:fldCharType="begin"/>
        </w:r>
        <w:r w:rsidR="004C343D">
          <w:rPr>
            <w:noProof/>
            <w:webHidden/>
          </w:rPr>
          <w:instrText xml:space="preserve"> PAGEREF _Toc12264723 \h </w:instrText>
        </w:r>
        <w:r w:rsidR="004C343D">
          <w:rPr>
            <w:noProof/>
            <w:webHidden/>
          </w:rPr>
        </w:r>
        <w:r w:rsidR="004C343D">
          <w:rPr>
            <w:noProof/>
            <w:webHidden/>
          </w:rPr>
          <w:fldChar w:fldCharType="separate"/>
        </w:r>
        <w:r w:rsidR="000736E6">
          <w:rPr>
            <w:noProof/>
            <w:webHidden/>
          </w:rPr>
          <w:t>31</w:t>
        </w:r>
        <w:r w:rsidR="004C343D">
          <w:rPr>
            <w:noProof/>
            <w:webHidden/>
          </w:rPr>
          <w:fldChar w:fldCharType="end"/>
        </w:r>
      </w:hyperlink>
    </w:p>
    <w:p w14:paraId="59541D8B" w14:textId="47BE8DD3" w:rsidR="004C343D" w:rsidRDefault="009510B6">
      <w:pPr>
        <w:pStyle w:val="TableofFigures"/>
        <w:tabs>
          <w:tab w:val="right" w:leader="dot" w:pos="12950"/>
        </w:tabs>
        <w:rPr>
          <w:rFonts w:eastAsiaTheme="minorEastAsia"/>
          <w:noProof/>
        </w:rPr>
      </w:pPr>
      <w:hyperlink w:anchor="_Toc12264724" w:history="1">
        <w:r w:rsidR="004C343D" w:rsidRPr="00C51E8A">
          <w:rPr>
            <w:rStyle w:val="Hyperlink"/>
            <w:noProof/>
          </w:rPr>
          <w:t>Figure S5: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w:t>
        </w:r>
        <w:r w:rsidR="004C343D">
          <w:rPr>
            <w:noProof/>
            <w:webHidden/>
          </w:rPr>
          <w:tab/>
        </w:r>
        <w:r w:rsidR="004C343D">
          <w:rPr>
            <w:noProof/>
            <w:webHidden/>
          </w:rPr>
          <w:fldChar w:fldCharType="begin"/>
        </w:r>
        <w:r w:rsidR="004C343D">
          <w:rPr>
            <w:noProof/>
            <w:webHidden/>
          </w:rPr>
          <w:instrText xml:space="preserve"> PAGEREF _Toc12264724 \h </w:instrText>
        </w:r>
        <w:r w:rsidR="004C343D">
          <w:rPr>
            <w:noProof/>
            <w:webHidden/>
          </w:rPr>
        </w:r>
        <w:r w:rsidR="004C343D">
          <w:rPr>
            <w:noProof/>
            <w:webHidden/>
          </w:rPr>
          <w:fldChar w:fldCharType="separate"/>
        </w:r>
        <w:r w:rsidR="000736E6">
          <w:rPr>
            <w:noProof/>
            <w:webHidden/>
          </w:rPr>
          <w:t>31</w:t>
        </w:r>
        <w:r w:rsidR="004C343D">
          <w:rPr>
            <w:noProof/>
            <w:webHidden/>
          </w:rPr>
          <w:fldChar w:fldCharType="end"/>
        </w:r>
      </w:hyperlink>
    </w:p>
    <w:p w14:paraId="0AFE4FEA" w14:textId="4CDADD45" w:rsidR="004C343D" w:rsidRDefault="009510B6">
      <w:pPr>
        <w:pStyle w:val="TableofFigures"/>
        <w:tabs>
          <w:tab w:val="right" w:leader="dot" w:pos="12950"/>
        </w:tabs>
        <w:rPr>
          <w:rFonts w:eastAsiaTheme="minorEastAsia"/>
          <w:noProof/>
        </w:rPr>
      </w:pPr>
      <w:hyperlink w:anchor="_Toc12264725" w:history="1">
        <w:r w:rsidR="004C343D" w:rsidRPr="00C51E8A">
          <w:rPr>
            <w:rStyle w:val="Hyperlink"/>
            <w:noProof/>
          </w:rPr>
          <w:t>Figure S6: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 and median income group</w:t>
        </w:r>
        <w:r w:rsidR="004C343D">
          <w:rPr>
            <w:noProof/>
            <w:webHidden/>
          </w:rPr>
          <w:tab/>
        </w:r>
        <w:r w:rsidR="004C343D">
          <w:rPr>
            <w:noProof/>
            <w:webHidden/>
          </w:rPr>
          <w:fldChar w:fldCharType="begin"/>
        </w:r>
        <w:r w:rsidR="004C343D">
          <w:rPr>
            <w:noProof/>
            <w:webHidden/>
          </w:rPr>
          <w:instrText xml:space="preserve"> PAGEREF _Toc12264725 \h </w:instrText>
        </w:r>
        <w:r w:rsidR="004C343D">
          <w:rPr>
            <w:noProof/>
            <w:webHidden/>
          </w:rPr>
        </w:r>
        <w:r w:rsidR="004C343D">
          <w:rPr>
            <w:noProof/>
            <w:webHidden/>
          </w:rPr>
          <w:fldChar w:fldCharType="separate"/>
        </w:r>
        <w:r w:rsidR="000736E6">
          <w:rPr>
            <w:noProof/>
            <w:webHidden/>
          </w:rPr>
          <w:t>32</w:t>
        </w:r>
        <w:r w:rsidR="004C343D">
          <w:rPr>
            <w:noProof/>
            <w:webHidden/>
          </w:rPr>
          <w:fldChar w:fldCharType="end"/>
        </w:r>
      </w:hyperlink>
    </w:p>
    <w:p w14:paraId="594C857E" w14:textId="326F19F5" w:rsidR="004C343D" w:rsidRDefault="009510B6">
      <w:pPr>
        <w:pStyle w:val="TableofFigures"/>
        <w:tabs>
          <w:tab w:val="right" w:leader="dot" w:pos="12950"/>
        </w:tabs>
        <w:rPr>
          <w:rFonts w:eastAsiaTheme="minorEastAsia"/>
          <w:noProof/>
        </w:rPr>
      </w:pPr>
      <w:hyperlink w:anchor="_Toc12264726" w:history="1">
        <w:r w:rsidR="004C343D" w:rsidRPr="00C51E8A">
          <w:rPr>
            <w:rStyle w:val="Hyperlink"/>
            <w:noProof/>
          </w:rPr>
          <w:t>Figure S7: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 and living location</w:t>
        </w:r>
        <w:r w:rsidR="004C343D">
          <w:rPr>
            <w:noProof/>
            <w:webHidden/>
          </w:rPr>
          <w:tab/>
        </w:r>
        <w:r w:rsidR="004C343D">
          <w:rPr>
            <w:noProof/>
            <w:webHidden/>
          </w:rPr>
          <w:fldChar w:fldCharType="begin"/>
        </w:r>
        <w:r w:rsidR="004C343D">
          <w:rPr>
            <w:noProof/>
            <w:webHidden/>
          </w:rPr>
          <w:instrText xml:space="preserve"> PAGEREF _Toc12264726 \h </w:instrText>
        </w:r>
        <w:r w:rsidR="004C343D">
          <w:rPr>
            <w:noProof/>
            <w:webHidden/>
          </w:rPr>
        </w:r>
        <w:r w:rsidR="004C343D">
          <w:rPr>
            <w:noProof/>
            <w:webHidden/>
          </w:rPr>
          <w:fldChar w:fldCharType="separate"/>
        </w:r>
        <w:r w:rsidR="000736E6">
          <w:rPr>
            <w:noProof/>
            <w:webHidden/>
          </w:rPr>
          <w:t>33</w:t>
        </w:r>
        <w:r w:rsidR="004C343D">
          <w:rPr>
            <w:noProof/>
            <w:webHidden/>
          </w:rPr>
          <w:fldChar w:fldCharType="end"/>
        </w:r>
      </w:hyperlink>
    </w:p>
    <w:p w14:paraId="67AA2988" w14:textId="1A13859D" w:rsidR="004C343D" w:rsidRDefault="009510B6">
      <w:pPr>
        <w:pStyle w:val="TableofFigures"/>
        <w:tabs>
          <w:tab w:val="right" w:leader="dot" w:pos="12950"/>
        </w:tabs>
        <w:rPr>
          <w:rFonts w:eastAsiaTheme="minorEastAsia"/>
          <w:noProof/>
        </w:rPr>
      </w:pPr>
      <w:hyperlink w:anchor="_Toc12264727" w:history="1">
        <w:r w:rsidR="004C343D" w:rsidRPr="00C51E8A">
          <w:rPr>
            <w:rStyle w:val="Hyperlink"/>
            <w:noProof/>
          </w:rPr>
          <w:t>Figure S8: Attributable Fraction by living location</w:t>
        </w:r>
        <w:r w:rsidR="004C343D">
          <w:rPr>
            <w:noProof/>
            <w:webHidden/>
          </w:rPr>
          <w:tab/>
        </w:r>
        <w:r w:rsidR="004C343D">
          <w:rPr>
            <w:noProof/>
            <w:webHidden/>
          </w:rPr>
          <w:fldChar w:fldCharType="begin"/>
        </w:r>
        <w:r w:rsidR="004C343D">
          <w:rPr>
            <w:noProof/>
            <w:webHidden/>
          </w:rPr>
          <w:instrText xml:space="preserve"> PAGEREF _Toc12264727 \h </w:instrText>
        </w:r>
        <w:r w:rsidR="004C343D">
          <w:rPr>
            <w:noProof/>
            <w:webHidden/>
          </w:rPr>
        </w:r>
        <w:r w:rsidR="004C343D">
          <w:rPr>
            <w:noProof/>
            <w:webHidden/>
          </w:rPr>
          <w:fldChar w:fldCharType="separate"/>
        </w:r>
        <w:r w:rsidR="000736E6">
          <w:rPr>
            <w:noProof/>
            <w:webHidden/>
          </w:rPr>
          <w:t>34</w:t>
        </w:r>
        <w:r w:rsidR="004C343D">
          <w:rPr>
            <w:noProof/>
            <w:webHidden/>
          </w:rPr>
          <w:fldChar w:fldCharType="end"/>
        </w:r>
      </w:hyperlink>
    </w:p>
    <w:p w14:paraId="060842CB" w14:textId="7707DFA3" w:rsidR="004C343D" w:rsidRDefault="009510B6">
      <w:pPr>
        <w:pStyle w:val="TableofFigures"/>
        <w:tabs>
          <w:tab w:val="right" w:leader="dot" w:pos="12950"/>
        </w:tabs>
        <w:rPr>
          <w:rFonts w:eastAsiaTheme="minorEastAsia"/>
          <w:noProof/>
        </w:rPr>
      </w:pPr>
      <w:hyperlink w:anchor="_Toc12264728" w:history="1">
        <w:r w:rsidR="004C343D" w:rsidRPr="00C51E8A">
          <w:rPr>
            <w:rStyle w:val="Hyperlink"/>
            <w:noProof/>
          </w:rPr>
          <w:t>Figure S9: Attributable Fraction by median income group</w:t>
        </w:r>
        <w:r w:rsidR="004C343D">
          <w:rPr>
            <w:noProof/>
            <w:webHidden/>
          </w:rPr>
          <w:tab/>
        </w:r>
        <w:r w:rsidR="004C343D">
          <w:rPr>
            <w:noProof/>
            <w:webHidden/>
          </w:rPr>
          <w:fldChar w:fldCharType="begin"/>
        </w:r>
        <w:r w:rsidR="004C343D">
          <w:rPr>
            <w:noProof/>
            <w:webHidden/>
          </w:rPr>
          <w:instrText xml:space="preserve"> PAGEREF _Toc12264728 \h </w:instrText>
        </w:r>
        <w:r w:rsidR="004C343D">
          <w:rPr>
            <w:noProof/>
            <w:webHidden/>
          </w:rPr>
        </w:r>
        <w:r w:rsidR="004C343D">
          <w:rPr>
            <w:noProof/>
            <w:webHidden/>
          </w:rPr>
          <w:fldChar w:fldCharType="separate"/>
        </w:r>
        <w:r w:rsidR="000736E6">
          <w:rPr>
            <w:noProof/>
            <w:webHidden/>
          </w:rPr>
          <w:t>34</w:t>
        </w:r>
        <w:r w:rsidR="004C343D">
          <w:rPr>
            <w:noProof/>
            <w:webHidden/>
          </w:rPr>
          <w:fldChar w:fldCharType="end"/>
        </w:r>
      </w:hyperlink>
    </w:p>
    <w:p w14:paraId="05F706F1" w14:textId="28F72A2D" w:rsidR="004C343D" w:rsidRDefault="009510B6">
      <w:pPr>
        <w:pStyle w:val="TableofFigures"/>
        <w:tabs>
          <w:tab w:val="right" w:leader="dot" w:pos="12950"/>
        </w:tabs>
        <w:rPr>
          <w:rFonts w:eastAsiaTheme="minorEastAsia"/>
          <w:noProof/>
        </w:rPr>
      </w:pPr>
      <w:hyperlink w:anchor="_Toc12264729" w:history="1">
        <w:r w:rsidR="004C343D" w:rsidRPr="00C51E8A">
          <w:rPr>
            <w:rStyle w:val="Hyperlink"/>
            <w:noProof/>
          </w:rPr>
          <w:t>Figure S10: Attributable Fraction by median income group stratified into living location</w:t>
        </w:r>
        <w:r w:rsidR="004C343D">
          <w:rPr>
            <w:noProof/>
            <w:webHidden/>
          </w:rPr>
          <w:tab/>
        </w:r>
        <w:r w:rsidR="004C343D">
          <w:rPr>
            <w:noProof/>
            <w:webHidden/>
          </w:rPr>
          <w:fldChar w:fldCharType="begin"/>
        </w:r>
        <w:r w:rsidR="004C343D">
          <w:rPr>
            <w:noProof/>
            <w:webHidden/>
          </w:rPr>
          <w:instrText xml:space="preserve"> PAGEREF _Toc12264729 \h </w:instrText>
        </w:r>
        <w:r w:rsidR="004C343D">
          <w:rPr>
            <w:noProof/>
            <w:webHidden/>
          </w:rPr>
        </w:r>
        <w:r w:rsidR="004C343D">
          <w:rPr>
            <w:noProof/>
            <w:webHidden/>
          </w:rPr>
          <w:fldChar w:fldCharType="separate"/>
        </w:r>
        <w:r w:rsidR="000736E6">
          <w:rPr>
            <w:noProof/>
            <w:webHidden/>
          </w:rPr>
          <w:t>35</w:t>
        </w:r>
        <w:r w:rsidR="004C343D">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7AE9850" w:rsidR="004E4D3F" w:rsidRPr="00EC1FA9" w:rsidRDefault="004E4D3F" w:rsidP="004E4D3F">
      <w:pPr>
        <w:pStyle w:val="Caption"/>
        <w:keepNext/>
      </w:pPr>
      <w:bookmarkStart w:id="14" w:name="_Ref9945401"/>
      <w:bookmarkStart w:id="15" w:name="_Toc9940846"/>
      <w:bookmarkStart w:id="16" w:name="_Toc12264715"/>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1</w:t>
      </w:r>
      <w:r w:rsidR="003A36B2">
        <w:rPr>
          <w:noProof/>
        </w:rPr>
        <w:fldChar w:fldCharType="end"/>
      </w:r>
      <w:bookmarkEnd w:id="14"/>
      <w:r w:rsidRPr="00EC1FA9">
        <w:t>: NO</w:t>
      </w:r>
      <w:r w:rsidRPr="000736E6">
        <w:rPr>
          <w:vertAlign w:val="subscript"/>
        </w:rPr>
        <w:t>2</w:t>
      </w:r>
      <w:r w:rsidRPr="00EC1FA9">
        <w:t xml:space="preserve"> concentration </w:t>
      </w:r>
      <w:r w:rsidR="00FA345C">
        <w:t>(ug/m</w:t>
      </w:r>
      <w:r w:rsidR="00FA345C" w:rsidRPr="000736E6">
        <w:rPr>
          <w:vertAlign w:val="superscript"/>
        </w:rPr>
        <w:t>3</w:t>
      </w:r>
      <w:r w:rsidR="00FA345C">
        <w:t xml:space="preserve">) </w:t>
      </w:r>
      <w:r w:rsidRPr="00EC1FA9">
        <w:t>by state</w:t>
      </w:r>
      <w:bookmarkEnd w:id="15"/>
      <w:bookmarkEnd w:id="16"/>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0736E6">
            <w:pPr>
              <w:jc w:val="center"/>
              <w:rPr>
                <w:b/>
                <w:bCs/>
              </w:rPr>
            </w:pPr>
            <w:r w:rsidRPr="00EC1FA9">
              <w:rPr>
                <w:b/>
                <w:bCs/>
              </w:rPr>
              <w:t>State</w:t>
            </w:r>
          </w:p>
        </w:tc>
        <w:tc>
          <w:tcPr>
            <w:tcW w:w="619" w:type="pct"/>
            <w:noWrap/>
            <w:hideMark/>
          </w:tcPr>
          <w:p w14:paraId="7B0D883C" w14:textId="77777777" w:rsidR="004E4D3F" w:rsidRPr="00EC1FA9" w:rsidRDefault="004E4D3F" w:rsidP="000736E6">
            <w:pPr>
              <w:jc w:val="center"/>
              <w:rPr>
                <w:b/>
                <w:bCs/>
              </w:rPr>
            </w:pPr>
            <w:r w:rsidRPr="00EC1FA9">
              <w:rPr>
                <w:b/>
                <w:bCs/>
              </w:rPr>
              <w:t>Mean</w:t>
            </w:r>
          </w:p>
        </w:tc>
        <w:tc>
          <w:tcPr>
            <w:tcW w:w="619" w:type="pct"/>
            <w:noWrap/>
            <w:hideMark/>
          </w:tcPr>
          <w:p w14:paraId="51306EB1" w14:textId="77777777" w:rsidR="004E4D3F" w:rsidRPr="00EC1FA9" w:rsidRDefault="004E4D3F" w:rsidP="000736E6">
            <w:pPr>
              <w:jc w:val="center"/>
              <w:rPr>
                <w:b/>
                <w:bCs/>
              </w:rPr>
            </w:pPr>
            <w:r w:rsidRPr="00EC1FA9">
              <w:rPr>
                <w:b/>
                <w:bCs/>
              </w:rPr>
              <w:t>Min</w:t>
            </w:r>
          </w:p>
        </w:tc>
        <w:tc>
          <w:tcPr>
            <w:tcW w:w="619" w:type="pct"/>
            <w:noWrap/>
            <w:hideMark/>
          </w:tcPr>
          <w:p w14:paraId="4A1350BF" w14:textId="77777777" w:rsidR="004E4D3F" w:rsidRPr="00EC1FA9" w:rsidRDefault="004E4D3F" w:rsidP="000736E6">
            <w:pPr>
              <w:jc w:val="center"/>
              <w:rPr>
                <w:b/>
                <w:bCs/>
              </w:rPr>
            </w:pPr>
            <w:r w:rsidRPr="00EC1FA9">
              <w:rPr>
                <w:b/>
                <w:bCs/>
              </w:rPr>
              <w:t>25%</w:t>
            </w:r>
          </w:p>
        </w:tc>
        <w:tc>
          <w:tcPr>
            <w:tcW w:w="619" w:type="pct"/>
            <w:noWrap/>
            <w:hideMark/>
          </w:tcPr>
          <w:p w14:paraId="620D7E0F" w14:textId="77777777" w:rsidR="004E4D3F" w:rsidRPr="00EC1FA9" w:rsidRDefault="004E4D3F" w:rsidP="000736E6">
            <w:pPr>
              <w:jc w:val="center"/>
              <w:rPr>
                <w:b/>
                <w:bCs/>
              </w:rPr>
            </w:pPr>
            <w:r w:rsidRPr="00EC1FA9">
              <w:rPr>
                <w:b/>
                <w:bCs/>
              </w:rPr>
              <w:t>Median</w:t>
            </w:r>
          </w:p>
        </w:tc>
        <w:tc>
          <w:tcPr>
            <w:tcW w:w="619" w:type="pct"/>
            <w:noWrap/>
            <w:hideMark/>
          </w:tcPr>
          <w:p w14:paraId="3AA9FB03" w14:textId="77777777" w:rsidR="004E4D3F" w:rsidRPr="00EC1FA9" w:rsidRDefault="004E4D3F" w:rsidP="000736E6">
            <w:pPr>
              <w:jc w:val="center"/>
              <w:rPr>
                <w:b/>
                <w:bCs/>
              </w:rPr>
            </w:pPr>
            <w:r w:rsidRPr="00EC1FA9">
              <w:rPr>
                <w:b/>
                <w:bCs/>
              </w:rPr>
              <w:t>75%</w:t>
            </w:r>
          </w:p>
        </w:tc>
        <w:tc>
          <w:tcPr>
            <w:tcW w:w="616" w:type="pct"/>
            <w:noWrap/>
            <w:hideMark/>
          </w:tcPr>
          <w:p w14:paraId="260F7BB5" w14:textId="77777777" w:rsidR="004E4D3F" w:rsidRPr="00EC1FA9" w:rsidRDefault="004E4D3F" w:rsidP="000736E6">
            <w:pPr>
              <w:jc w:val="cente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0736E6">
            <w:pPr>
              <w:jc w:val="center"/>
            </w:pPr>
            <w:r w:rsidRPr="00EC1FA9">
              <w:t>10.3</w:t>
            </w:r>
          </w:p>
        </w:tc>
        <w:tc>
          <w:tcPr>
            <w:tcW w:w="619" w:type="pct"/>
            <w:noWrap/>
            <w:hideMark/>
          </w:tcPr>
          <w:p w14:paraId="1EB2B7F9" w14:textId="77777777" w:rsidR="004E4D3F" w:rsidRPr="00EC1FA9" w:rsidRDefault="004E4D3F" w:rsidP="000736E6">
            <w:pPr>
              <w:jc w:val="center"/>
            </w:pPr>
            <w:r w:rsidRPr="00EC1FA9">
              <w:t>3.0</w:t>
            </w:r>
          </w:p>
        </w:tc>
        <w:tc>
          <w:tcPr>
            <w:tcW w:w="619" w:type="pct"/>
            <w:noWrap/>
            <w:hideMark/>
          </w:tcPr>
          <w:p w14:paraId="49488F91" w14:textId="77777777" w:rsidR="004E4D3F" w:rsidRPr="00EC1FA9" w:rsidRDefault="004E4D3F" w:rsidP="000736E6">
            <w:pPr>
              <w:jc w:val="center"/>
            </w:pPr>
            <w:r w:rsidRPr="00EC1FA9">
              <w:t>7.1</w:t>
            </w:r>
          </w:p>
        </w:tc>
        <w:tc>
          <w:tcPr>
            <w:tcW w:w="619" w:type="pct"/>
            <w:noWrap/>
            <w:hideMark/>
          </w:tcPr>
          <w:p w14:paraId="7FB88BC8" w14:textId="77777777" w:rsidR="004E4D3F" w:rsidRPr="00EC1FA9" w:rsidRDefault="004E4D3F" w:rsidP="000736E6">
            <w:pPr>
              <w:jc w:val="center"/>
            </w:pPr>
            <w:r w:rsidRPr="00EC1FA9">
              <w:t>9.3</w:t>
            </w:r>
          </w:p>
        </w:tc>
        <w:tc>
          <w:tcPr>
            <w:tcW w:w="619" w:type="pct"/>
            <w:noWrap/>
            <w:hideMark/>
          </w:tcPr>
          <w:p w14:paraId="65D77D40" w14:textId="77777777" w:rsidR="004E4D3F" w:rsidRPr="00EC1FA9" w:rsidRDefault="004E4D3F" w:rsidP="000736E6">
            <w:pPr>
              <w:jc w:val="center"/>
            </w:pPr>
            <w:r w:rsidRPr="00EC1FA9">
              <w:t>12.5</w:t>
            </w:r>
          </w:p>
        </w:tc>
        <w:tc>
          <w:tcPr>
            <w:tcW w:w="616" w:type="pct"/>
            <w:noWrap/>
            <w:hideMark/>
          </w:tcPr>
          <w:p w14:paraId="16ECFB5C" w14:textId="77777777" w:rsidR="004E4D3F" w:rsidRPr="00EC1FA9" w:rsidRDefault="004E4D3F" w:rsidP="000736E6">
            <w:pPr>
              <w:jc w:val="center"/>
            </w:pPr>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0736E6">
            <w:pPr>
              <w:jc w:val="center"/>
            </w:pPr>
            <w:r w:rsidRPr="00EC1FA9">
              <w:t>17.0</w:t>
            </w:r>
          </w:p>
        </w:tc>
        <w:tc>
          <w:tcPr>
            <w:tcW w:w="619" w:type="pct"/>
            <w:noWrap/>
            <w:hideMark/>
          </w:tcPr>
          <w:p w14:paraId="18C72450" w14:textId="77777777" w:rsidR="004E4D3F" w:rsidRPr="00EC1FA9" w:rsidRDefault="004E4D3F" w:rsidP="000736E6">
            <w:pPr>
              <w:jc w:val="center"/>
            </w:pPr>
            <w:r w:rsidRPr="00EC1FA9">
              <w:t>4.6</w:t>
            </w:r>
          </w:p>
        </w:tc>
        <w:tc>
          <w:tcPr>
            <w:tcW w:w="619" w:type="pct"/>
            <w:noWrap/>
            <w:hideMark/>
          </w:tcPr>
          <w:p w14:paraId="2AC8CAC2" w14:textId="77777777" w:rsidR="004E4D3F" w:rsidRPr="00EC1FA9" w:rsidRDefault="004E4D3F" w:rsidP="000736E6">
            <w:pPr>
              <w:jc w:val="center"/>
            </w:pPr>
            <w:r w:rsidRPr="00EC1FA9">
              <w:t>10.1</w:t>
            </w:r>
          </w:p>
        </w:tc>
        <w:tc>
          <w:tcPr>
            <w:tcW w:w="619" w:type="pct"/>
            <w:noWrap/>
            <w:hideMark/>
          </w:tcPr>
          <w:p w14:paraId="74174911" w14:textId="77777777" w:rsidR="004E4D3F" w:rsidRPr="00EC1FA9" w:rsidRDefault="004E4D3F" w:rsidP="000736E6">
            <w:pPr>
              <w:jc w:val="center"/>
            </w:pPr>
            <w:r w:rsidRPr="00EC1FA9">
              <w:t>15.1</w:t>
            </w:r>
          </w:p>
        </w:tc>
        <w:tc>
          <w:tcPr>
            <w:tcW w:w="619" w:type="pct"/>
            <w:noWrap/>
            <w:hideMark/>
          </w:tcPr>
          <w:p w14:paraId="3C5B1427" w14:textId="77777777" w:rsidR="004E4D3F" w:rsidRPr="00EC1FA9" w:rsidRDefault="004E4D3F" w:rsidP="000736E6">
            <w:pPr>
              <w:jc w:val="center"/>
            </w:pPr>
            <w:r w:rsidRPr="00EC1FA9">
              <w:t>23.4</w:t>
            </w:r>
          </w:p>
        </w:tc>
        <w:tc>
          <w:tcPr>
            <w:tcW w:w="616" w:type="pct"/>
            <w:noWrap/>
            <w:hideMark/>
          </w:tcPr>
          <w:p w14:paraId="0D20E321" w14:textId="77777777" w:rsidR="004E4D3F" w:rsidRPr="00EC1FA9" w:rsidRDefault="004E4D3F" w:rsidP="000736E6">
            <w:pPr>
              <w:jc w:val="center"/>
            </w:pPr>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0736E6">
            <w:pPr>
              <w:jc w:val="center"/>
            </w:pPr>
            <w:r w:rsidRPr="00EC1FA9">
              <w:t>9.3</w:t>
            </w:r>
          </w:p>
        </w:tc>
        <w:tc>
          <w:tcPr>
            <w:tcW w:w="619" w:type="pct"/>
            <w:noWrap/>
            <w:hideMark/>
          </w:tcPr>
          <w:p w14:paraId="0623F35A" w14:textId="77777777" w:rsidR="004E4D3F" w:rsidRPr="00EC1FA9" w:rsidRDefault="004E4D3F" w:rsidP="000736E6">
            <w:pPr>
              <w:jc w:val="center"/>
            </w:pPr>
            <w:r w:rsidRPr="00EC1FA9">
              <w:t>3.2</w:t>
            </w:r>
          </w:p>
        </w:tc>
        <w:tc>
          <w:tcPr>
            <w:tcW w:w="619" w:type="pct"/>
            <w:noWrap/>
            <w:hideMark/>
          </w:tcPr>
          <w:p w14:paraId="2C3B6770" w14:textId="77777777" w:rsidR="004E4D3F" w:rsidRPr="00EC1FA9" w:rsidRDefault="004E4D3F" w:rsidP="000736E6">
            <w:pPr>
              <w:jc w:val="center"/>
            </w:pPr>
            <w:r w:rsidRPr="00EC1FA9">
              <w:t>6.2</w:t>
            </w:r>
          </w:p>
        </w:tc>
        <w:tc>
          <w:tcPr>
            <w:tcW w:w="619" w:type="pct"/>
            <w:noWrap/>
            <w:hideMark/>
          </w:tcPr>
          <w:p w14:paraId="7DFBFFD0" w14:textId="77777777" w:rsidR="004E4D3F" w:rsidRPr="00EC1FA9" w:rsidRDefault="004E4D3F" w:rsidP="000736E6">
            <w:pPr>
              <w:jc w:val="center"/>
            </w:pPr>
            <w:r w:rsidRPr="00EC1FA9">
              <w:t>8.1</w:t>
            </w:r>
          </w:p>
        </w:tc>
        <w:tc>
          <w:tcPr>
            <w:tcW w:w="619" w:type="pct"/>
            <w:noWrap/>
            <w:hideMark/>
          </w:tcPr>
          <w:p w14:paraId="4791BD62" w14:textId="77777777" w:rsidR="004E4D3F" w:rsidRPr="00EC1FA9" w:rsidRDefault="004E4D3F" w:rsidP="000736E6">
            <w:pPr>
              <w:jc w:val="center"/>
            </w:pPr>
            <w:r w:rsidRPr="00EC1FA9">
              <w:t>11.6</w:t>
            </w:r>
          </w:p>
        </w:tc>
        <w:tc>
          <w:tcPr>
            <w:tcW w:w="616" w:type="pct"/>
            <w:noWrap/>
            <w:hideMark/>
          </w:tcPr>
          <w:p w14:paraId="3D1B24F4" w14:textId="77777777" w:rsidR="004E4D3F" w:rsidRPr="00EC1FA9" w:rsidRDefault="004E4D3F" w:rsidP="000736E6">
            <w:pPr>
              <w:jc w:val="center"/>
            </w:pPr>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0736E6">
            <w:pPr>
              <w:jc w:val="center"/>
            </w:pPr>
            <w:r w:rsidRPr="00EC1FA9">
              <w:t>21.1</w:t>
            </w:r>
          </w:p>
        </w:tc>
        <w:tc>
          <w:tcPr>
            <w:tcW w:w="619" w:type="pct"/>
            <w:noWrap/>
            <w:hideMark/>
          </w:tcPr>
          <w:p w14:paraId="6A5C8588" w14:textId="77777777" w:rsidR="004E4D3F" w:rsidRPr="00EC1FA9" w:rsidRDefault="004E4D3F" w:rsidP="000736E6">
            <w:pPr>
              <w:jc w:val="center"/>
            </w:pPr>
            <w:r w:rsidRPr="00EC1FA9">
              <w:t>1.6</w:t>
            </w:r>
          </w:p>
        </w:tc>
        <w:tc>
          <w:tcPr>
            <w:tcW w:w="619" w:type="pct"/>
            <w:noWrap/>
            <w:hideMark/>
          </w:tcPr>
          <w:p w14:paraId="7A7B9875" w14:textId="77777777" w:rsidR="004E4D3F" w:rsidRPr="00EC1FA9" w:rsidRDefault="004E4D3F" w:rsidP="000736E6">
            <w:pPr>
              <w:jc w:val="center"/>
            </w:pPr>
            <w:r w:rsidRPr="00EC1FA9">
              <w:t>12.7</w:t>
            </w:r>
          </w:p>
        </w:tc>
        <w:tc>
          <w:tcPr>
            <w:tcW w:w="619" w:type="pct"/>
            <w:noWrap/>
            <w:hideMark/>
          </w:tcPr>
          <w:p w14:paraId="7294A97A" w14:textId="77777777" w:rsidR="004E4D3F" w:rsidRPr="00EC1FA9" w:rsidRDefault="004E4D3F" w:rsidP="000736E6">
            <w:pPr>
              <w:jc w:val="center"/>
            </w:pPr>
            <w:r w:rsidRPr="00EC1FA9">
              <w:t>19.3</w:t>
            </w:r>
          </w:p>
        </w:tc>
        <w:tc>
          <w:tcPr>
            <w:tcW w:w="619" w:type="pct"/>
            <w:noWrap/>
            <w:hideMark/>
          </w:tcPr>
          <w:p w14:paraId="4C369997" w14:textId="77777777" w:rsidR="004E4D3F" w:rsidRPr="00EC1FA9" w:rsidRDefault="004E4D3F" w:rsidP="000736E6">
            <w:pPr>
              <w:jc w:val="center"/>
            </w:pPr>
            <w:r w:rsidRPr="00EC1FA9">
              <w:t>27.9</w:t>
            </w:r>
          </w:p>
        </w:tc>
        <w:tc>
          <w:tcPr>
            <w:tcW w:w="616" w:type="pct"/>
            <w:noWrap/>
            <w:hideMark/>
          </w:tcPr>
          <w:p w14:paraId="65AF21D3" w14:textId="77777777" w:rsidR="004E4D3F" w:rsidRPr="00EC1FA9" w:rsidRDefault="004E4D3F" w:rsidP="000736E6">
            <w:pPr>
              <w:jc w:val="center"/>
            </w:pPr>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0736E6">
            <w:pPr>
              <w:jc w:val="center"/>
            </w:pPr>
            <w:r w:rsidRPr="00EC1FA9">
              <w:t>18.1</w:t>
            </w:r>
          </w:p>
        </w:tc>
        <w:tc>
          <w:tcPr>
            <w:tcW w:w="619" w:type="pct"/>
            <w:noWrap/>
            <w:hideMark/>
          </w:tcPr>
          <w:p w14:paraId="56DC5450" w14:textId="77777777" w:rsidR="004E4D3F" w:rsidRPr="00EC1FA9" w:rsidRDefault="004E4D3F" w:rsidP="000736E6">
            <w:pPr>
              <w:jc w:val="center"/>
            </w:pPr>
            <w:r w:rsidRPr="00EC1FA9">
              <w:t>3.4</w:t>
            </w:r>
          </w:p>
        </w:tc>
        <w:tc>
          <w:tcPr>
            <w:tcW w:w="619" w:type="pct"/>
            <w:noWrap/>
            <w:hideMark/>
          </w:tcPr>
          <w:p w14:paraId="5D9B743A" w14:textId="77777777" w:rsidR="004E4D3F" w:rsidRPr="00EC1FA9" w:rsidRDefault="004E4D3F" w:rsidP="000736E6">
            <w:pPr>
              <w:jc w:val="center"/>
            </w:pPr>
            <w:r w:rsidRPr="00EC1FA9">
              <w:t>9.3</w:t>
            </w:r>
          </w:p>
        </w:tc>
        <w:tc>
          <w:tcPr>
            <w:tcW w:w="619" w:type="pct"/>
            <w:noWrap/>
            <w:hideMark/>
          </w:tcPr>
          <w:p w14:paraId="2FC6B5E1" w14:textId="77777777" w:rsidR="004E4D3F" w:rsidRPr="00EC1FA9" w:rsidRDefault="004E4D3F" w:rsidP="000736E6">
            <w:pPr>
              <w:jc w:val="center"/>
            </w:pPr>
            <w:r w:rsidRPr="00EC1FA9">
              <w:t>15.2</w:t>
            </w:r>
          </w:p>
        </w:tc>
        <w:tc>
          <w:tcPr>
            <w:tcW w:w="619" w:type="pct"/>
            <w:noWrap/>
            <w:hideMark/>
          </w:tcPr>
          <w:p w14:paraId="753C4649" w14:textId="77777777" w:rsidR="004E4D3F" w:rsidRPr="00EC1FA9" w:rsidRDefault="004E4D3F" w:rsidP="000736E6">
            <w:pPr>
              <w:jc w:val="center"/>
            </w:pPr>
            <w:r w:rsidRPr="00EC1FA9">
              <w:t>24.8</w:t>
            </w:r>
          </w:p>
        </w:tc>
        <w:tc>
          <w:tcPr>
            <w:tcW w:w="616" w:type="pct"/>
            <w:noWrap/>
            <w:hideMark/>
          </w:tcPr>
          <w:p w14:paraId="24615EA6" w14:textId="77777777" w:rsidR="004E4D3F" w:rsidRPr="00EC1FA9" w:rsidRDefault="004E4D3F" w:rsidP="000736E6">
            <w:pPr>
              <w:jc w:val="center"/>
            </w:pPr>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0736E6">
            <w:pPr>
              <w:jc w:val="center"/>
            </w:pPr>
            <w:r w:rsidRPr="00EC1FA9">
              <w:t>15.6</w:t>
            </w:r>
          </w:p>
        </w:tc>
        <w:tc>
          <w:tcPr>
            <w:tcW w:w="619" w:type="pct"/>
            <w:noWrap/>
            <w:hideMark/>
          </w:tcPr>
          <w:p w14:paraId="0C86DBC6" w14:textId="77777777" w:rsidR="004E4D3F" w:rsidRPr="00EC1FA9" w:rsidRDefault="004E4D3F" w:rsidP="000736E6">
            <w:pPr>
              <w:jc w:val="center"/>
            </w:pPr>
            <w:r w:rsidRPr="00EC1FA9">
              <w:t>7.3</w:t>
            </w:r>
          </w:p>
        </w:tc>
        <w:tc>
          <w:tcPr>
            <w:tcW w:w="619" w:type="pct"/>
            <w:noWrap/>
            <w:hideMark/>
          </w:tcPr>
          <w:p w14:paraId="2CA9EE1B" w14:textId="77777777" w:rsidR="004E4D3F" w:rsidRPr="00EC1FA9" w:rsidRDefault="004E4D3F" w:rsidP="000736E6">
            <w:pPr>
              <w:jc w:val="center"/>
            </w:pPr>
            <w:r w:rsidRPr="00EC1FA9">
              <w:t>11.9</w:t>
            </w:r>
          </w:p>
        </w:tc>
        <w:tc>
          <w:tcPr>
            <w:tcW w:w="619" w:type="pct"/>
            <w:noWrap/>
            <w:hideMark/>
          </w:tcPr>
          <w:p w14:paraId="0E205DF9" w14:textId="77777777" w:rsidR="004E4D3F" w:rsidRPr="00EC1FA9" w:rsidRDefault="004E4D3F" w:rsidP="000736E6">
            <w:pPr>
              <w:jc w:val="center"/>
            </w:pPr>
            <w:r w:rsidRPr="00EC1FA9">
              <w:t>15.0</w:t>
            </w:r>
          </w:p>
        </w:tc>
        <w:tc>
          <w:tcPr>
            <w:tcW w:w="619" w:type="pct"/>
            <w:noWrap/>
            <w:hideMark/>
          </w:tcPr>
          <w:p w14:paraId="0AC1DCF9" w14:textId="77777777" w:rsidR="004E4D3F" w:rsidRPr="00EC1FA9" w:rsidRDefault="004E4D3F" w:rsidP="000736E6">
            <w:pPr>
              <w:jc w:val="center"/>
            </w:pPr>
            <w:r w:rsidRPr="00EC1FA9">
              <w:t>18.6</w:t>
            </w:r>
          </w:p>
        </w:tc>
        <w:tc>
          <w:tcPr>
            <w:tcW w:w="616" w:type="pct"/>
            <w:noWrap/>
            <w:hideMark/>
          </w:tcPr>
          <w:p w14:paraId="4A46E2D2" w14:textId="77777777" w:rsidR="004E4D3F" w:rsidRPr="00EC1FA9" w:rsidRDefault="004E4D3F" w:rsidP="000736E6">
            <w:pPr>
              <w:jc w:val="center"/>
            </w:pPr>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0736E6">
            <w:pPr>
              <w:jc w:val="center"/>
            </w:pPr>
            <w:r w:rsidRPr="00EC1FA9">
              <w:t>13.2</w:t>
            </w:r>
          </w:p>
        </w:tc>
        <w:tc>
          <w:tcPr>
            <w:tcW w:w="619" w:type="pct"/>
            <w:noWrap/>
            <w:hideMark/>
          </w:tcPr>
          <w:p w14:paraId="2434203F" w14:textId="77777777" w:rsidR="004E4D3F" w:rsidRPr="00EC1FA9" w:rsidRDefault="004E4D3F" w:rsidP="000736E6">
            <w:pPr>
              <w:jc w:val="center"/>
            </w:pPr>
            <w:r w:rsidRPr="00EC1FA9">
              <w:t>7.1</w:t>
            </w:r>
          </w:p>
        </w:tc>
        <w:tc>
          <w:tcPr>
            <w:tcW w:w="619" w:type="pct"/>
            <w:noWrap/>
            <w:hideMark/>
          </w:tcPr>
          <w:p w14:paraId="7EC5DCA3" w14:textId="77777777" w:rsidR="004E4D3F" w:rsidRPr="00EC1FA9" w:rsidRDefault="004E4D3F" w:rsidP="000736E6">
            <w:pPr>
              <w:jc w:val="center"/>
            </w:pPr>
            <w:r w:rsidRPr="00EC1FA9">
              <w:t>9.3</w:t>
            </w:r>
          </w:p>
        </w:tc>
        <w:tc>
          <w:tcPr>
            <w:tcW w:w="619" w:type="pct"/>
            <w:noWrap/>
            <w:hideMark/>
          </w:tcPr>
          <w:p w14:paraId="07AE4B8F" w14:textId="77777777" w:rsidR="004E4D3F" w:rsidRPr="00EC1FA9" w:rsidRDefault="004E4D3F" w:rsidP="000736E6">
            <w:pPr>
              <w:jc w:val="center"/>
            </w:pPr>
            <w:r w:rsidRPr="00EC1FA9">
              <w:t>11.6</w:t>
            </w:r>
          </w:p>
        </w:tc>
        <w:tc>
          <w:tcPr>
            <w:tcW w:w="619" w:type="pct"/>
            <w:noWrap/>
            <w:hideMark/>
          </w:tcPr>
          <w:p w14:paraId="4495679E" w14:textId="77777777" w:rsidR="004E4D3F" w:rsidRPr="00EC1FA9" w:rsidRDefault="004E4D3F" w:rsidP="000736E6">
            <w:pPr>
              <w:jc w:val="center"/>
            </w:pPr>
            <w:r w:rsidRPr="00EC1FA9">
              <w:t>16.7</w:t>
            </w:r>
          </w:p>
        </w:tc>
        <w:tc>
          <w:tcPr>
            <w:tcW w:w="616" w:type="pct"/>
            <w:noWrap/>
            <w:hideMark/>
          </w:tcPr>
          <w:p w14:paraId="32B4FADB" w14:textId="77777777" w:rsidR="004E4D3F" w:rsidRPr="00EC1FA9" w:rsidRDefault="004E4D3F" w:rsidP="000736E6">
            <w:pPr>
              <w:jc w:val="center"/>
            </w:pPr>
            <w:r w:rsidRPr="00EC1FA9">
              <w:t>28.7</w:t>
            </w:r>
          </w:p>
        </w:tc>
      </w:tr>
      <w:tr w:rsidR="004E4D3F" w:rsidRPr="00EC1FA9" w14:paraId="2AB4FF6A" w14:textId="77777777" w:rsidTr="00376EFA">
        <w:trPr>
          <w:trHeight w:val="300"/>
        </w:trPr>
        <w:tc>
          <w:tcPr>
            <w:tcW w:w="1288" w:type="pct"/>
            <w:noWrap/>
            <w:hideMark/>
          </w:tcPr>
          <w:p w14:paraId="32E25932" w14:textId="0D5B9882" w:rsidR="004E4D3F" w:rsidRPr="00EC1FA9" w:rsidRDefault="004E4D3F" w:rsidP="00376EFA">
            <w:r w:rsidRPr="00EC1FA9">
              <w:t xml:space="preserve">District </w:t>
            </w:r>
            <w:r w:rsidR="007413B1" w:rsidRPr="00EC1FA9">
              <w:t>of</w:t>
            </w:r>
            <w:r w:rsidRPr="00EC1FA9">
              <w:t xml:space="preserve"> Columbia</w:t>
            </w:r>
          </w:p>
        </w:tc>
        <w:tc>
          <w:tcPr>
            <w:tcW w:w="619" w:type="pct"/>
            <w:noWrap/>
            <w:hideMark/>
          </w:tcPr>
          <w:p w14:paraId="3084A61C" w14:textId="77777777" w:rsidR="004E4D3F" w:rsidRPr="00EC1FA9" w:rsidRDefault="004E4D3F" w:rsidP="000736E6">
            <w:pPr>
              <w:jc w:val="center"/>
            </w:pPr>
            <w:r w:rsidRPr="00EC1FA9">
              <w:t>26.3</w:t>
            </w:r>
          </w:p>
        </w:tc>
        <w:tc>
          <w:tcPr>
            <w:tcW w:w="619" w:type="pct"/>
            <w:noWrap/>
            <w:hideMark/>
          </w:tcPr>
          <w:p w14:paraId="6BE55CEE" w14:textId="77777777" w:rsidR="004E4D3F" w:rsidRPr="00EC1FA9" w:rsidRDefault="004E4D3F" w:rsidP="000736E6">
            <w:pPr>
              <w:jc w:val="center"/>
            </w:pPr>
            <w:r w:rsidRPr="00EC1FA9">
              <w:t>20.2</w:t>
            </w:r>
          </w:p>
        </w:tc>
        <w:tc>
          <w:tcPr>
            <w:tcW w:w="619" w:type="pct"/>
            <w:noWrap/>
            <w:hideMark/>
          </w:tcPr>
          <w:p w14:paraId="592B11B7" w14:textId="77777777" w:rsidR="004E4D3F" w:rsidRPr="00EC1FA9" w:rsidRDefault="004E4D3F" w:rsidP="000736E6">
            <w:pPr>
              <w:jc w:val="center"/>
            </w:pPr>
            <w:r w:rsidRPr="00EC1FA9">
              <w:t>24.2</w:t>
            </w:r>
          </w:p>
        </w:tc>
        <w:tc>
          <w:tcPr>
            <w:tcW w:w="619" w:type="pct"/>
            <w:noWrap/>
            <w:hideMark/>
          </w:tcPr>
          <w:p w14:paraId="6453920A" w14:textId="77777777" w:rsidR="004E4D3F" w:rsidRPr="00EC1FA9" w:rsidRDefault="004E4D3F" w:rsidP="000736E6">
            <w:pPr>
              <w:jc w:val="center"/>
            </w:pPr>
            <w:r w:rsidRPr="00EC1FA9">
              <w:t>25.4</w:t>
            </w:r>
          </w:p>
        </w:tc>
        <w:tc>
          <w:tcPr>
            <w:tcW w:w="619" w:type="pct"/>
            <w:noWrap/>
            <w:hideMark/>
          </w:tcPr>
          <w:p w14:paraId="75166D6F" w14:textId="77777777" w:rsidR="004E4D3F" w:rsidRPr="00EC1FA9" w:rsidRDefault="004E4D3F" w:rsidP="000736E6">
            <w:pPr>
              <w:jc w:val="center"/>
            </w:pPr>
            <w:r w:rsidRPr="00EC1FA9">
              <w:t>28.5</w:t>
            </w:r>
          </w:p>
        </w:tc>
        <w:tc>
          <w:tcPr>
            <w:tcW w:w="616" w:type="pct"/>
            <w:noWrap/>
            <w:hideMark/>
          </w:tcPr>
          <w:p w14:paraId="7871396D" w14:textId="77777777" w:rsidR="004E4D3F" w:rsidRPr="00EC1FA9" w:rsidRDefault="004E4D3F" w:rsidP="000736E6">
            <w:pPr>
              <w:jc w:val="center"/>
            </w:pPr>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0736E6">
            <w:pPr>
              <w:jc w:val="center"/>
            </w:pPr>
            <w:r w:rsidRPr="00EC1FA9">
              <w:t>10.7</w:t>
            </w:r>
          </w:p>
        </w:tc>
        <w:tc>
          <w:tcPr>
            <w:tcW w:w="619" w:type="pct"/>
            <w:noWrap/>
            <w:hideMark/>
          </w:tcPr>
          <w:p w14:paraId="181464D4" w14:textId="77777777" w:rsidR="004E4D3F" w:rsidRPr="00EC1FA9" w:rsidRDefault="004E4D3F" w:rsidP="000736E6">
            <w:pPr>
              <w:jc w:val="center"/>
            </w:pPr>
            <w:r w:rsidRPr="00EC1FA9">
              <w:t>1.8</w:t>
            </w:r>
          </w:p>
        </w:tc>
        <w:tc>
          <w:tcPr>
            <w:tcW w:w="619" w:type="pct"/>
            <w:noWrap/>
            <w:hideMark/>
          </w:tcPr>
          <w:p w14:paraId="616CCAEB" w14:textId="77777777" w:rsidR="004E4D3F" w:rsidRPr="00EC1FA9" w:rsidRDefault="004E4D3F" w:rsidP="000736E6">
            <w:pPr>
              <w:jc w:val="center"/>
            </w:pPr>
            <w:r w:rsidRPr="00EC1FA9">
              <w:t>7.4</w:t>
            </w:r>
          </w:p>
        </w:tc>
        <w:tc>
          <w:tcPr>
            <w:tcW w:w="619" w:type="pct"/>
            <w:noWrap/>
            <w:hideMark/>
          </w:tcPr>
          <w:p w14:paraId="25B1722A" w14:textId="77777777" w:rsidR="004E4D3F" w:rsidRPr="00EC1FA9" w:rsidRDefault="004E4D3F" w:rsidP="000736E6">
            <w:pPr>
              <w:jc w:val="center"/>
            </w:pPr>
            <w:r w:rsidRPr="00EC1FA9">
              <w:t>10.2</w:t>
            </w:r>
          </w:p>
        </w:tc>
        <w:tc>
          <w:tcPr>
            <w:tcW w:w="619" w:type="pct"/>
            <w:noWrap/>
            <w:hideMark/>
          </w:tcPr>
          <w:p w14:paraId="2375721A" w14:textId="77777777" w:rsidR="004E4D3F" w:rsidRPr="00EC1FA9" w:rsidRDefault="004E4D3F" w:rsidP="000736E6">
            <w:pPr>
              <w:jc w:val="center"/>
            </w:pPr>
            <w:r w:rsidRPr="00EC1FA9">
              <w:t>13.7</w:t>
            </w:r>
          </w:p>
        </w:tc>
        <w:tc>
          <w:tcPr>
            <w:tcW w:w="616" w:type="pct"/>
            <w:noWrap/>
            <w:hideMark/>
          </w:tcPr>
          <w:p w14:paraId="6BA715CD" w14:textId="77777777" w:rsidR="004E4D3F" w:rsidRPr="00EC1FA9" w:rsidRDefault="004E4D3F" w:rsidP="000736E6">
            <w:pPr>
              <w:jc w:val="center"/>
            </w:pPr>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0736E6">
            <w:pPr>
              <w:jc w:val="center"/>
            </w:pPr>
            <w:r w:rsidRPr="00EC1FA9">
              <w:t>10.8</w:t>
            </w:r>
          </w:p>
        </w:tc>
        <w:tc>
          <w:tcPr>
            <w:tcW w:w="619" w:type="pct"/>
            <w:noWrap/>
            <w:hideMark/>
          </w:tcPr>
          <w:p w14:paraId="0C3B7A25" w14:textId="77777777" w:rsidR="004E4D3F" w:rsidRPr="00EC1FA9" w:rsidRDefault="004E4D3F" w:rsidP="000736E6">
            <w:pPr>
              <w:jc w:val="center"/>
            </w:pPr>
            <w:r w:rsidRPr="00EC1FA9">
              <w:t>3.0</w:t>
            </w:r>
          </w:p>
        </w:tc>
        <w:tc>
          <w:tcPr>
            <w:tcW w:w="619" w:type="pct"/>
            <w:noWrap/>
            <w:hideMark/>
          </w:tcPr>
          <w:p w14:paraId="60C981D1" w14:textId="77777777" w:rsidR="004E4D3F" w:rsidRPr="00EC1FA9" w:rsidRDefault="004E4D3F" w:rsidP="000736E6">
            <w:pPr>
              <w:jc w:val="center"/>
            </w:pPr>
            <w:r w:rsidRPr="00EC1FA9">
              <w:t>6.8</w:t>
            </w:r>
          </w:p>
        </w:tc>
        <w:tc>
          <w:tcPr>
            <w:tcW w:w="619" w:type="pct"/>
            <w:noWrap/>
            <w:hideMark/>
          </w:tcPr>
          <w:p w14:paraId="2D86231B" w14:textId="77777777" w:rsidR="004E4D3F" w:rsidRPr="00EC1FA9" w:rsidRDefault="004E4D3F" w:rsidP="000736E6">
            <w:pPr>
              <w:jc w:val="center"/>
            </w:pPr>
            <w:r w:rsidRPr="00EC1FA9">
              <w:t>9.8</w:t>
            </w:r>
          </w:p>
        </w:tc>
        <w:tc>
          <w:tcPr>
            <w:tcW w:w="619" w:type="pct"/>
            <w:noWrap/>
            <w:hideMark/>
          </w:tcPr>
          <w:p w14:paraId="0DFD7B75" w14:textId="77777777" w:rsidR="004E4D3F" w:rsidRPr="00EC1FA9" w:rsidRDefault="004E4D3F" w:rsidP="000736E6">
            <w:pPr>
              <w:jc w:val="center"/>
            </w:pPr>
            <w:r w:rsidRPr="00EC1FA9">
              <w:t>13.6</w:t>
            </w:r>
          </w:p>
        </w:tc>
        <w:tc>
          <w:tcPr>
            <w:tcW w:w="616" w:type="pct"/>
            <w:noWrap/>
            <w:hideMark/>
          </w:tcPr>
          <w:p w14:paraId="5075F744" w14:textId="77777777" w:rsidR="004E4D3F" w:rsidRPr="00EC1FA9" w:rsidRDefault="004E4D3F" w:rsidP="000736E6">
            <w:pPr>
              <w:jc w:val="center"/>
            </w:pPr>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0736E6">
            <w:pPr>
              <w:jc w:val="center"/>
            </w:pPr>
            <w:r w:rsidRPr="00EC1FA9">
              <w:t>9.8</w:t>
            </w:r>
          </w:p>
        </w:tc>
        <w:tc>
          <w:tcPr>
            <w:tcW w:w="619" w:type="pct"/>
            <w:noWrap/>
            <w:hideMark/>
          </w:tcPr>
          <w:p w14:paraId="660E1B21" w14:textId="77777777" w:rsidR="004E4D3F" w:rsidRPr="00EC1FA9" w:rsidRDefault="004E4D3F" w:rsidP="000736E6">
            <w:pPr>
              <w:jc w:val="center"/>
            </w:pPr>
            <w:r w:rsidRPr="00EC1FA9">
              <w:t>3.1</w:t>
            </w:r>
          </w:p>
        </w:tc>
        <w:tc>
          <w:tcPr>
            <w:tcW w:w="619" w:type="pct"/>
            <w:noWrap/>
            <w:hideMark/>
          </w:tcPr>
          <w:p w14:paraId="4633B008" w14:textId="77777777" w:rsidR="004E4D3F" w:rsidRPr="00EC1FA9" w:rsidRDefault="004E4D3F" w:rsidP="000736E6">
            <w:pPr>
              <w:jc w:val="center"/>
            </w:pPr>
            <w:r w:rsidRPr="00EC1FA9">
              <w:t>6.4</w:t>
            </w:r>
          </w:p>
        </w:tc>
        <w:tc>
          <w:tcPr>
            <w:tcW w:w="619" w:type="pct"/>
            <w:noWrap/>
            <w:hideMark/>
          </w:tcPr>
          <w:p w14:paraId="47F50417" w14:textId="77777777" w:rsidR="004E4D3F" w:rsidRPr="00EC1FA9" w:rsidRDefault="004E4D3F" w:rsidP="000736E6">
            <w:pPr>
              <w:jc w:val="center"/>
            </w:pPr>
            <w:r w:rsidRPr="00EC1FA9">
              <w:t>8.8</w:t>
            </w:r>
          </w:p>
        </w:tc>
        <w:tc>
          <w:tcPr>
            <w:tcW w:w="619" w:type="pct"/>
            <w:noWrap/>
            <w:hideMark/>
          </w:tcPr>
          <w:p w14:paraId="1DAAB063" w14:textId="77777777" w:rsidR="004E4D3F" w:rsidRPr="00EC1FA9" w:rsidRDefault="004E4D3F" w:rsidP="000736E6">
            <w:pPr>
              <w:jc w:val="center"/>
            </w:pPr>
            <w:r w:rsidRPr="00EC1FA9">
              <w:t>12.6</w:t>
            </w:r>
          </w:p>
        </w:tc>
        <w:tc>
          <w:tcPr>
            <w:tcW w:w="616" w:type="pct"/>
            <w:noWrap/>
            <w:hideMark/>
          </w:tcPr>
          <w:p w14:paraId="383D8B20" w14:textId="77777777" w:rsidR="004E4D3F" w:rsidRPr="00EC1FA9" w:rsidRDefault="004E4D3F" w:rsidP="000736E6">
            <w:pPr>
              <w:jc w:val="center"/>
            </w:pPr>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0736E6">
            <w:pPr>
              <w:jc w:val="center"/>
            </w:pPr>
            <w:r w:rsidRPr="00EC1FA9">
              <w:t>19.0</w:t>
            </w:r>
          </w:p>
        </w:tc>
        <w:tc>
          <w:tcPr>
            <w:tcW w:w="619" w:type="pct"/>
            <w:noWrap/>
            <w:hideMark/>
          </w:tcPr>
          <w:p w14:paraId="61477608" w14:textId="77777777" w:rsidR="004E4D3F" w:rsidRPr="00EC1FA9" w:rsidRDefault="004E4D3F" w:rsidP="000736E6">
            <w:pPr>
              <w:jc w:val="center"/>
            </w:pPr>
            <w:r w:rsidRPr="00EC1FA9">
              <w:t>4.4</w:t>
            </w:r>
          </w:p>
        </w:tc>
        <w:tc>
          <w:tcPr>
            <w:tcW w:w="619" w:type="pct"/>
            <w:noWrap/>
            <w:hideMark/>
          </w:tcPr>
          <w:p w14:paraId="0D880C8B" w14:textId="77777777" w:rsidR="004E4D3F" w:rsidRPr="00EC1FA9" w:rsidRDefault="004E4D3F" w:rsidP="000736E6">
            <w:pPr>
              <w:jc w:val="center"/>
            </w:pPr>
            <w:r w:rsidRPr="00EC1FA9">
              <w:t>10.1</w:t>
            </w:r>
          </w:p>
        </w:tc>
        <w:tc>
          <w:tcPr>
            <w:tcW w:w="619" w:type="pct"/>
            <w:noWrap/>
            <w:hideMark/>
          </w:tcPr>
          <w:p w14:paraId="3755D8BC" w14:textId="77777777" w:rsidR="004E4D3F" w:rsidRPr="00EC1FA9" w:rsidRDefault="004E4D3F" w:rsidP="000736E6">
            <w:pPr>
              <w:jc w:val="center"/>
            </w:pPr>
            <w:r w:rsidRPr="00EC1FA9">
              <w:t>15.5</w:t>
            </w:r>
          </w:p>
        </w:tc>
        <w:tc>
          <w:tcPr>
            <w:tcW w:w="619" w:type="pct"/>
            <w:noWrap/>
            <w:hideMark/>
          </w:tcPr>
          <w:p w14:paraId="73686C86" w14:textId="77777777" w:rsidR="004E4D3F" w:rsidRPr="00EC1FA9" w:rsidRDefault="004E4D3F" w:rsidP="000736E6">
            <w:pPr>
              <w:jc w:val="center"/>
            </w:pPr>
            <w:r w:rsidRPr="00EC1FA9">
              <w:t>26.9</w:t>
            </w:r>
          </w:p>
        </w:tc>
        <w:tc>
          <w:tcPr>
            <w:tcW w:w="616" w:type="pct"/>
            <w:noWrap/>
            <w:hideMark/>
          </w:tcPr>
          <w:p w14:paraId="081854C8" w14:textId="77777777" w:rsidR="004E4D3F" w:rsidRPr="00EC1FA9" w:rsidRDefault="004E4D3F" w:rsidP="000736E6">
            <w:pPr>
              <w:jc w:val="center"/>
            </w:pPr>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0736E6">
            <w:pPr>
              <w:jc w:val="center"/>
            </w:pPr>
            <w:r w:rsidRPr="00EC1FA9">
              <w:t>15.4</w:t>
            </w:r>
          </w:p>
        </w:tc>
        <w:tc>
          <w:tcPr>
            <w:tcW w:w="619" w:type="pct"/>
            <w:noWrap/>
            <w:hideMark/>
          </w:tcPr>
          <w:p w14:paraId="1DF15499" w14:textId="77777777" w:rsidR="004E4D3F" w:rsidRPr="00EC1FA9" w:rsidRDefault="004E4D3F" w:rsidP="000736E6">
            <w:pPr>
              <w:jc w:val="center"/>
            </w:pPr>
            <w:r w:rsidRPr="00EC1FA9">
              <w:t>6.7</w:t>
            </w:r>
          </w:p>
        </w:tc>
        <w:tc>
          <w:tcPr>
            <w:tcW w:w="619" w:type="pct"/>
            <w:noWrap/>
            <w:hideMark/>
          </w:tcPr>
          <w:p w14:paraId="4E473CBC" w14:textId="77777777" w:rsidR="004E4D3F" w:rsidRPr="00EC1FA9" w:rsidRDefault="004E4D3F" w:rsidP="000736E6">
            <w:pPr>
              <w:jc w:val="center"/>
            </w:pPr>
            <w:r w:rsidRPr="00EC1FA9">
              <w:t>10.7</w:t>
            </w:r>
          </w:p>
        </w:tc>
        <w:tc>
          <w:tcPr>
            <w:tcW w:w="619" w:type="pct"/>
            <w:noWrap/>
            <w:hideMark/>
          </w:tcPr>
          <w:p w14:paraId="1DF1D942" w14:textId="77777777" w:rsidR="004E4D3F" w:rsidRPr="00EC1FA9" w:rsidRDefault="004E4D3F" w:rsidP="000736E6">
            <w:pPr>
              <w:jc w:val="center"/>
            </w:pPr>
            <w:r w:rsidRPr="00EC1FA9">
              <w:t>14.4</w:t>
            </w:r>
          </w:p>
        </w:tc>
        <w:tc>
          <w:tcPr>
            <w:tcW w:w="619" w:type="pct"/>
            <w:noWrap/>
            <w:hideMark/>
          </w:tcPr>
          <w:p w14:paraId="62286E19" w14:textId="77777777" w:rsidR="004E4D3F" w:rsidRPr="00EC1FA9" w:rsidRDefault="004E4D3F" w:rsidP="000736E6">
            <w:pPr>
              <w:jc w:val="center"/>
            </w:pPr>
            <w:r w:rsidRPr="00EC1FA9">
              <w:t>18.7</w:t>
            </w:r>
          </w:p>
        </w:tc>
        <w:tc>
          <w:tcPr>
            <w:tcW w:w="616" w:type="pct"/>
            <w:noWrap/>
            <w:hideMark/>
          </w:tcPr>
          <w:p w14:paraId="4414ACF8" w14:textId="77777777" w:rsidR="004E4D3F" w:rsidRPr="00EC1FA9" w:rsidRDefault="004E4D3F" w:rsidP="000736E6">
            <w:pPr>
              <w:jc w:val="center"/>
            </w:pPr>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0736E6">
            <w:pPr>
              <w:jc w:val="center"/>
            </w:pPr>
            <w:r w:rsidRPr="00EC1FA9">
              <w:t>9.1</w:t>
            </w:r>
          </w:p>
        </w:tc>
        <w:tc>
          <w:tcPr>
            <w:tcW w:w="619" w:type="pct"/>
            <w:noWrap/>
            <w:hideMark/>
          </w:tcPr>
          <w:p w14:paraId="500F4C69" w14:textId="77777777" w:rsidR="004E4D3F" w:rsidRPr="00EC1FA9" w:rsidRDefault="004E4D3F" w:rsidP="000736E6">
            <w:pPr>
              <w:jc w:val="center"/>
            </w:pPr>
            <w:r w:rsidRPr="00EC1FA9">
              <w:t>4.3</w:t>
            </w:r>
          </w:p>
        </w:tc>
        <w:tc>
          <w:tcPr>
            <w:tcW w:w="619" w:type="pct"/>
            <w:noWrap/>
            <w:hideMark/>
          </w:tcPr>
          <w:p w14:paraId="75F342D7" w14:textId="77777777" w:rsidR="004E4D3F" w:rsidRPr="00EC1FA9" w:rsidRDefault="004E4D3F" w:rsidP="000736E6">
            <w:pPr>
              <w:jc w:val="center"/>
            </w:pPr>
            <w:r w:rsidRPr="00EC1FA9">
              <w:t>6.1</w:t>
            </w:r>
          </w:p>
        </w:tc>
        <w:tc>
          <w:tcPr>
            <w:tcW w:w="619" w:type="pct"/>
            <w:noWrap/>
            <w:hideMark/>
          </w:tcPr>
          <w:p w14:paraId="10582520" w14:textId="77777777" w:rsidR="004E4D3F" w:rsidRPr="00EC1FA9" w:rsidRDefault="004E4D3F" w:rsidP="000736E6">
            <w:pPr>
              <w:jc w:val="center"/>
            </w:pPr>
            <w:r w:rsidRPr="00EC1FA9">
              <w:t>8.0</w:t>
            </w:r>
          </w:p>
        </w:tc>
        <w:tc>
          <w:tcPr>
            <w:tcW w:w="619" w:type="pct"/>
            <w:noWrap/>
            <w:hideMark/>
          </w:tcPr>
          <w:p w14:paraId="2094E936" w14:textId="77777777" w:rsidR="004E4D3F" w:rsidRPr="00EC1FA9" w:rsidRDefault="004E4D3F" w:rsidP="000736E6">
            <w:pPr>
              <w:jc w:val="center"/>
            </w:pPr>
            <w:r w:rsidRPr="00EC1FA9">
              <w:t>11.7</w:t>
            </w:r>
          </w:p>
        </w:tc>
        <w:tc>
          <w:tcPr>
            <w:tcW w:w="616" w:type="pct"/>
            <w:noWrap/>
            <w:hideMark/>
          </w:tcPr>
          <w:p w14:paraId="0BC37305" w14:textId="77777777" w:rsidR="004E4D3F" w:rsidRPr="00EC1FA9" w:rsidRDefault="004E4D3F" w:rsidP="000736E6">
            <w:pPr>
              <w:jc w:val="center"/>
            </w:pPr>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0736E6">
            <w:pPr>
              <w:jc w:val="center"/>
            </w:pPr>
            <w:r w:rsidRPr="00EC1FA9">
              <w:t>9.7</w:t>
            </w:r>
          </w:p>
        </w:tc>
        <w:tc>
          <w:tcPr>
            <w:tcW w:w="619" w:type="pct"/>
            <w:noWrap/>
            <w:hideMark/>
          </w:tcPr>
          <w:p w14:paraId="2E7D49AF" w14:textId="77777777" w:rsidR="004E4D3F" w:rsidRPr="00EC1FA9" w:rsidRDefault="004E4D3F" w:rsidP="000736E6">
            <w:pPr>
              <w:jc w:val="center"/>
            </w:pPr>
            <w:r w:rsidRPr="00EC1FA9">
              <w:t>4.5</w:t>
            </w:r>
          </w:p>
        </w:tc>
        <w:tc>
          <w:tcPr>
            <w:tcW w:w="619" w:type="pct"/>
            <w:noWrap/>
            <w:hideMark/>
          </w:tcPr>
          <w:p w14:paraId="17808C94" w14:textId="77777777" w:rsidR="004E4D3F" w:rsidRPr="00EC1FA9" w:rsidRDefault="004E4D3F" w:rsidP="000736E6">
            <w:pPr>
              <w:jc w:val="center"/>
            </w:pPr>
            <w:r w:rsidRPr="00EC1FA9">
              <w:t>6.3</w:t>
            </w:r>
          </w:p>
        </w:tc>
        <w:tc>
          <w:tcPr>
            <w:tcW w:w="619" w:type="pct"/>
            <w:noWrap/>
            <w:hideMark/>
          </w:tcPr>
          <w:p w14:paraId="399DC09D" w14:textId="77777777" w:rsidR="004E4D3F" w:rsidRPr="00EC1FA9" w:rsidRDefault="004E4D3F" w:rsidP="000736E6">
            <w:pPr>
              <w:jc w:val="center"/>
            </w:pPr>
            <w:r w:rsidRPr="00EC1FA9">
              <w:t>8.8</w:t>
            </w:r>
          </w:p>
        </w:tc>
        <w:tc>
          <w:tcPr>
            <w:tcW w:w="619" w:type="pct"/>
            <w:noWrap/>
            <w:hideMark/>
          </w:tcPr>
          <w:p w14:paraId="73F31F5F" w14:textId="77777777" w:rsidR="004E4D3F" w:rsidRPr="00EC1FA9" w:rsidRDefault="004E4D3F" w:rsidP="000736E6">
            <w:pPr>
              <w:jc w:val="center"/>
            </w:pPr>
            <w:r w:rsidRPr="00EC1FA9">
              <w:t>12.4</w:t>
            </w:r>
          </w:p>
        </w:tc>
        <w:tc>
          <w:tcPr>
            <w:tcW w:w="616" w:type="pct"/>
            <w:noWrap/>
            <w:hideMark/>
          </w:tcPr>
          <w:p w14:paraId="510785A2" w14:textId="77777777" w:rsidR="004E4D3F" w:rsidRPr="00EC1FA9" w:rsidRDefault="004E4D3F" w:rsidP="000736E6">
            <w:pPr>
              <w:jc w:val="center"/>
            </w:pPr>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0736E6">
            <w:pPr>
              <w:jc w:val="center"/>
            </w:pPr>
            <w:r w:rsidRPr="00EC1FA9">
              <w:t>12.4</w:t>
            </w:r>
          </w:p>
        </w:tc>
        <w:tc>
          <w:tcPr>
            <w:tcW w:w="619" w:type="pct"/>
            <w:noWrap/>
            <w:hideMark/>
          </w:tcPr>
          <w:p w14:paraId="58714AA8" w14:textId="77777777" w:rsidR="004E4D3F" w:rsidRPr="00EC1FA9" w:rsidRDefault="004E4D3F" w:rsidP="000736E6">
            <w:pPr>
              <w:jc w:val="center"/>
            </w:pPr>
            <w:r w:rsidRPr="00EC1FA9">
              <w:t>6.1</w:t>
            </w:r>
          </w:p>
        </w:tc>
        <w:tc>
          <w:tcPr>
            <w:tcW w:w="619" w:type="pct"/>
            <w:noWrap/>
            <w:hideMark/>
          </w:tcPr>
          <w:p w14:paraId="0D49E9C6" w14:textId="77777777" w:rsidR="004E4D3F" w:rsidRPr="00EC1FA9" w:rsidRDefault="004E4D3F" w:rsidP="000736E6">
            <w:pPr>
              <w:jc w:val="center"/>
            </w:pPr>
            <w:r w:rsidRPr="00EC1FA9">
              <w:t>8.9</w:t>
            </w:r>
          </w:p>
        </w:tc>
        <w:tc>
          <w:tcPr>
            <w:tcW w:w="619" w:type="pct"/>
            <w:noWrap/>
            <w:hideMark/>
          </w:tcPr>
          <w:p w14:paraId="679A10C4" w14:textId="77777777" w:rsidR="004E4D3F" w:rsidRPr="00EC1FA9" w:rsidRDefault="004E4D3F" w:rsidP="000736E6">
            <w:pPr>
              <w:jc w:val="center"/>
            </w:pPr>
            <w:r w:rsidRPr="00EC1FA9">
              <w:t>10.8</w:t>
            </w:r>
          </w:p>
        </w:tc>
        <w:tc>
          <w:tcPr>
            <w:tcW w:w="619" w:type="pct"/>
            <w:noWrap/>
            <w:hideMark/>
          </w:tcPr>
          <w:p w14:paraId="1C82261E" w14:textId="77777777" w:rsidR="004E4D3F" w:rsidRPr="00EC1FA9" w:rsidRDefault="004E4D3F" w:rsidP="000736E6">
            <w:pPr>
              <w:jc w:val="center"/>
            </w:pPr>
            <w:r w:rsidRPr="00EC1FA9">
              <w:t>14.8</w:t>
            </w:r>
          </w:p>
        </w:tc>
        <w:tc>
          <w:tcPr>
            <w:tcW w:w="616" w:type="pct"/>
            <w:noWrap/>
            <w:hideMark/>
          </w:tcPr>
          <w:p w14:paraId="47FD0A7D" w14:textId="77777777" w:rsidR="004E4D3F" w:rsidRPr="00EC1FA9" w:rsidRDefault="004E4D3F" w:rsidP="000736E6">
            <w:pPr>
              <w:jc w:val="center"/>
            </w:pPr>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0736E6">
            <w:pPr>
              <w:jc w:val="center"/>
            </w:pPr>
            <w:r w:rsidRPr="00EC1FA9">
              <w:t>9.6</w:t>
            </w:r>
          </w:p>
        </w:tc>
        <w:tc>
          <w:tcPr>
            <w:tcW w:w="619" w:type="pct"/>
            <w:noWrap/>
            <w:hideMark/>
          </w:tcPr>
          <w:p w14:paraId="6BD9CFF6" w14:textId="77777777" w:rsidR="004E4D3F" w:rsidRPr="00EC1FA9" w:rsidRDefault="004E4D3F" w:rsidP="000736E6">
            <w:pPr>
              <w:jc w:val="center"/>
            </w:pPr>
            <w:r w:rsidRPr="00EC1FA9">
              <w:t>3.0</w:t>
            </w:r>
          </w:p>
        </w:tc>
        <w:tc>
          <w:tcPr>
            <w:tcW w:w="619" w:type="pct"/>
            <w:noWrap/>
            <w:hideMark/>
          </w:tcPr>
          <w:p w14:paraId="1E0BF632" w14:textId="77777777" w:rsidR="004E4D3F" w:rsidRPr="00EC1FA9" w:rsidRDefault="004E4D3F" w:rsidP="000736E6">
            <w:pPr>
              <w:jc w:val="center"/>
            </w:pPr>
            <w:r w:rsidRPr="00EC1FA9">
              <w:t>5.3</w:t>
            </w:r>
          </w:p>
        </w:tc>
        <w:tc>
          <w:tcPr>
            <w:tcW w:w="619" w:type="pct"/>
            <w:noWrap/>
            <w:hideMark/>
          </w:tcPr>
          <w:p w14:paraId="4BF0B04F" w14:textId="77777777" w:rsidR="004E4D3F" w:rsidRPr="00EC1FA9" w:rsidRDefault="004E4D3F" w:rsidP="000736E6">
            <w:pPr>
              <w:jc w:val="center"/>
            </w:pPr>
            <w:r w:rsidRPr="00EC1FA9">
              <w:t>8.0</w:t>
            </w:r>
          </w:p>
        </w:tc>
        <w:tc>
          <w:tcPr>
            <w:tcW w:w="619" w:type="pct"/>
            <w:noWrap/>
            <w:hideMark/>
          </w:tcPr>
          <w:p w14:paraId="6BA89FDD" w14:textId="77777777" w:rsidR="004E4D3F" w:rsidRPr="00EC1FA9" w:rsidRDefault="004E4D3F" w:rsidP="000736E6">
            <w:pPr>
              <w:jc w:val="center"/>
            </w:pPr>
            <w:r w:rsidRPr="00EC1FA9">
              <w:t>12.6</w:t>
            </w:r>
          </w:p>
        </w:tc>
        <w:tc>
          <w:tcPr>
            <w:tcW w:w="616" w:type="pct"/>
            <w:noWrap/>
            <w:hideMark/>
          </w:tcPr>
          <w:p w14:paraId="3F09C0F8" w14:textId="77777777" w:rsidR="004E4D3F" w:rsidRPr="00EC1FA9" w:rsidRDefault="004E4D3F" w:rsidP="000736E6">
            <w:pPr>
              <w:jc w:val="center"/>
            </w:pPr>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0736E6">
            <w:pPr>
              <w:jc w:val="center"/>
            </w:pPr>
            <w:r w:rsidRPr="00EC1FA9">
              <w:t>6.3</w:t>
            </w:r>
          </w:p>
        </w:tc>
        <w:tc>
          <w:tcPr>
            <w:tcW w:w="619" w:type="pct"/>
            <w:noWrap/>
            <w:hideMark/>
          </w:tcPr>
          <w:p w14:paraId="7DDDE2CE" w14:textId="77777777" w:rsidR="004E4D3F" w:rsidRPr="00EC1FA9" w:rsidRDefault="004E4D3F" w:rsidP="000736E6">
            <w:pPr>
              <w:jc w:val="center"/>
            </w:pPr>
            <w:r w:rsidRPr="00EC1FA9">
              <w:t>2.0</w:t>
            </w:r>
          </w:p>
        </w:tc>
        <w:tc>
          <w:tcPr>
            <w:tcW w:w="619" w:type="pct"/>
            <w:noWrap/>
            <w:hideMark/>
          </w:tcPr>
          <w:p w14:paraId="4452EBB3" w14:textId="77777777" w:rsidR="004E4D3F" w:rsidRPr="00EC1FA9" w:rsidRDefault="004E4D3F" w:rsidP="000736E6">
            <w:pPr>
              <w:jc w:val="center"/>
            </w:pPr>
            <w:r w:rsidRPr="00EC1FA9">
              <w:t>4.4</w:t>
            </w:r>
          </w:p>
        </w:tc>
        <w:tc>
          <w:tcPr>
            <w:tcW w:w="619" w:type="pct"/>
            <w:noWrap/>
            <w:hideMark/>
          </w:tcPr>
          <w:p w14:paraId="3C291D66" w14:textId="77777777" w:rsidR="004E4D3F" w:rsidRPr="00EC1FA9" w:rsidRDefault="004E4D3F" w:rsidP="000736E6">
            <w:pPr>
              <w:jc w:val="center"/>
            </w:pPr>
            <w:r w:rsidRPr="00EC1FA9">
              <w:t>5.8</w:t>
            </w:r>
          </w:p>
        </w:tc>
        <w:tc>
          <w:tcPr>
            <w:tcW w:w="619" w:type="pct"/>
            <w:noWrap/>
            <w:hideMark/>
          </w:tcPr>
          <w:p w14:paraId="1059B710" w14:textId="77777777" w:rsidR="004E4D3F" w:rsidRPr="00EC1FA9" w:rsidRDefault="004E4D3F" w:rsidP="000736E6">
            <w:pPr>
              <w:jc w:val="center"/>
            </w:pPr>
            <w:r w:rsidRPr="00EC1FA9">
              <w:t>7.5</w:t>
            </w:r>
          </w:p>
        </w:tc>
        <w:tc>
          <w:tcPr>
            <w:tcW w:w="616" w:type="pct"/>
            <w:noWrap/>
            <w:hideMark/>
          </w:tcPr>
          <w:p w14:paraId="5CD08E98" w14:textId="77777777" w:rsidR="004E4D3F" w:rsidRPr="00EC1FA9" w:rsidRDefault="004E4D3F" w:rsidP="000736E6">
            <w:pPr>
              <w:jc w:val="center"/>
            </w:pPr>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0736E6">
            <w:pPr>
              <w:jc w:val="center"/>
            </w:pPr>
            <w:r w:rsidRPr="00EC1FA9">
              <w:t>16.1</w:t>
            </w:r>
          </w:p>
        </w:tc>
        <w:tc>
          <w:tcPr>
            <w:tcW w:w="619" w:type="pct"/>
            <w:noWrap/>
            <w:hideMark/>
          </w:tcPr>
          <w:p w14:paraId="78C73511" w14:textId="77777777" w:rsidR="004E4D3F" w:rsidRPr="00EC1FA9" w:rsidRDefault="004E4D3F" w:rsidP="000736E6">
            <w:pPr>
              <w:jc w:val="center"/>
            </w:pPr>
            <w:r w:rsidRPr="00EC1FA9">
              <w:t>5.9</w:t>
            </w:r>
          </w:p>
        </w:tc>
        <w:tc>
          <w:tcPr>
            <w:tcW w:w="619" w:type="pct"/>
            <w:noWrap/>
            <w:hideMark/>
          </w:tcPr>
          <w:p w14:paraId="0D4BB8A0" w14:textId="77777777" w:rsidR="004E4D3F" w:rsidRPr="00EC1FA9" w:rsidRDefault="004E4D3F" w:rsidP="000736E6">
            <w:pPr>
              <w:jc w:val="center"/>
            </w:pPr>
            <w:r w:rsidRPr="00EC1FA9">
              <w:t>11.8</w:t>
            </w:r>
          </w:p>
        </w:tc>
        <w:tc>
          <w:tcPr>
            <w:tcW w:w="619" w:type="pct"/>
            <w:noWrap/>
            <w:hideMark/>
          </w:tcPr>
          <w:p w14:paraId="2CF697E2" w14:textId="77777777" w:rsidR="004E4D3F" w:rsidRPr="00EC1FA9" w:rsidRDefault="004E4D3F" w:rsidP="000736E6">
            <w:pPr>
              <w:jc w:val="center"/>
            </w:pPr>
            <w:r w:rsidRPr="00EC1FA9">
              <w:t>15.3</w:t>
            </w:r>
          </w:p>
        </w:tc>
        <w:tc>
          <w:tcPr>
            <w:tcW w:w="619" w:type="pct"/>
            <w:noWrap/>
            <w:hideMark/>
          </w:tcPr>
          <w:p w14:paraId="0B2D9711" w14:textId="77777777" w:rsidR="004E4D3F" w:rsidRPr="00EC1FA9" w:rsidRDefault="004E4D3F" w:rsidP="000736E6">
            <w:pPr>
              <w:jc w:val="center"/>
            </w:pPr>
            <w:r w:rsidRPr="00EC1FA9">
              <w:t>20.8</w:t>
            </w:r>
          </w:p>
        </w:tc>
        <w:tc>
          <w:tcPr>
            <w:tcW w:w="616" w:type="pct"/>
            <w:noWrap/>
            <w:hideMark/>
          </w:tcPr>
          <w:p w14:paraId="6F09121B" w14:textId="77777777" w:rsidR="004E4D3F" w:rsidRPr="00EC1FA9" w:rsidRDefault="004E4D3F" w:rsidP="000736E6">
            <w:pPr>
              <w:jc w:val="center"/>
            </w:pPr>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0736E6">
            <w:pPr>
              <w:jc w:val="center"/>
            </w:pPr>
            <w:r w:rsidRPr="00EC1FA9">
              <w:t>14.1</w:t>
            </w:r>
          </w:p>
        </w:tc>
        <w:tc>
          <w:tcPr>
            <w:tcW w:w="619" w:type="pct"/>
            <w:noWrap/>
            <w:hideMark/>
          </w:tcPr>
          <w:p w14:paraId="4D3C59F9" w14:textId="77777777" w:rsidR="004E4D3F" w:rsidRPr="00EC1FA9" w:rsidRDefault="004E4D3F" w:rsidP="000736E6">
            <w:pPr>
              <w:jc w:val="center"/>
            </w:pPr>
            <w:r w:rsidRPr="00EC1FA9">
              <w:t>3.7</w:t>
            </w:r>
          </w:p>
        </w:tc>
        <w:tc>
          <w:tcPr>
            <w:tcW w:w="619" w:type="pct"/>
            <w:noWrap/>
            <w:hideMark/>
          </w:tcPr>
          <w:p w14:paraId="1F547A5A" w14:textId="77777777" w:rsidR="004E4D3F" w:rsidRPr="00EC1FA9" w:rsidRDefault="004E4D3F" w:rsidP="000736E6">
            <w:pPr>
              <w:jc w:val="center"/>
            </w:pPr>
            <w:r w:rsidRPr="00EC1FA9">
              <w:t>10.3</w:t>
            </w:r>
          </w:p>
        </w:tc>
        <w:tc>
          <w:tcPr>
            <w:tcW w:w="619" w:type="pct"/>
            <w:noWrap/>
            <w:hideMark/>
          </w:tcPr>
          <w:p w14:paraId="06E6A0D2" w14:textId="77777777" w:rsidR="004E4D3F" w:rsidRPr="00EC1FA9" w:rsidRDefault="004E4D3F" w:rsidP="000736E6">
            <w:pPr>
              <w:jc w:val="center"/>
            </w:pPr>
            <w:r w:rsidRPr="00EC1FA9">
              <w:t>13.2</w:t>
            </w:r>
          </w:p>
        </w:tc>
        <w:tc>
          <w:tcPr>
            <w:tcW w:w="619" w:type="pct"/>
            <w:noWrap/>
            <w:hideMark/>
          </w:tcPr>
          <w:p w14:paraId="58B44EC3" w14:textId="77777777" w:rsidR="004E4D3F" w:rsidRPr="00EC1FA9" w:rsidRDefault="004E4D3F" w:rsidP="000736E6">
            <w:pPr>
              <w:jc w:val="center"/>
            </w:pPr>
            <w:r w:rsidRPr="00EC1FA9">
              <w:t>17.0</w:t>
            </w:r>
          </w:p>
        </w:tc>
        <w:tc>
          <w:tcPr>
            <w:tcW w:w="616" w:type="pct"/>
            <w:noWrap/>
            <w:hideMark/>
          </w:tcPr>
          <w:p w14:paraId="183E6AB4" w14:textId="77777777" w:rsidR="004E4D3F" w:rsidRPr="00EC1FA9" w:rsidRDefault="004E4D3F" w:rsidP="000736E6">
            <w:pPr>
              <w:jc w:val="center"/>
            </w:pPr>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0736E6">
            <w:pPr>
              <w:jc w:val="center"/>
            </w:pPr>
            <w:r w:rsidRPr="00EC1FA9">
              <w:t>12.9</w:t>
            </w:r>
          </w:p>
        </w:tc>
        <w:tc>
          <w:tcPr>
            <w:tcW w:w="619" w:type="pct"/>
            <w:noWrap/>
            <w:hideMark/>
          </w:tcPr>
          <w:p w14:paraId="771C7DB6" w14:textId="77777777" w:rsidR="004E4D3F" w:rsidRPr="00EC1FA9" w:rsidRDefault="004E4D3F" w:rsidP="000736E6">
            <w:pPr>
              <w:jc w:val="center"/>
            </w:pPr>
            <w:r w:rsidRPr="00EC1FA9">
              <w:t>2.8</w:t>
            </w:r>
          </w:p>
        </w:tc>
        <w:tc>
          <w:tcPr>
            <w:tcW w:w="619" w:type="pct"/>
            <w:noWrap/>
            <w:hideMark/>
          </w:tcPr>
          <w:p w14:paraId="1B0FB491" w14:textId="77777777" w:rsidR="004E4D3F" w:rsidRPr="00EC1FA9" w:rsidRDefault="004E4D3F" w:rsidP="000736E6">
            <w:pPr>
              <w:jc w:val="center"/>
            </w:pPr>
            <w:r w:rsidRPr="00EC1FA9">
              <w:t>7.7</w:t>
            </w:r>
          </w:p>
        </w:tc>
        <w:tc>
          <w:tcPr>
            <w:tcW w:w="619" w:type="pct"/>
            <w:noWrap/>
            <w:hideMark/>
          </w:tcPr>
          <w:p w14:paraId="448EE57C" w14:textId="77777777" w:rsidR="004E4D3F" w:rsidRPr="00EC1FA9" w:rsidRDefault="004E4D3F" w:rsidP="000736E6">
            <w:pPr>
              <w:jc w:val="center"/>
            </w:pPr>
            <w:r w:rsidRPr="00EC1FA9">
              <w:t>11.3</w:t>
            </w:r>
          </w:p>
        </w:tc>
        <w:tc>
          <w:tcPr>
            <w:tcW w:w="619" w:type="pct"/>
            <w:noWrap/>
            <w:hideMark/>
          </w:tcPr>
          <w:p w14:paraId="39069279" w14:textId="77777777" w:rsidR="004E4D3F" w:rsidRPr="00EC1FA9" w:rsidRDefault="004E4D3F" w:rsidP="000736E6">
            <w:pPr>
              <w:jc w:val="center"/>
            </w:pPr>
            <w:r w:rsidRPr="00EC1FA9">
              <w:t>17.5</w:t>
            </w:r>
          </w:p>
        </w:tc>
        <w:tc>
          <w:tcPr>
            <w:tcW w:w="616" w:type="pct"/>
            <w:noWrap/>
            <w:hideMark/>
          </w:tcPr>
          <w:p w14:paraId="4C2E1049" w14:textId="77777777" w:rsidR="004E4D3F" w:rsidRPr="00EC1FA9" w:rsidRDefault="004E4D3F" w:rsidP="000736E6">
            <w:pPr>
              <w:jc w:val="center"/>
            </w:pPr>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0736E6">
            <w:pPr>
              <w:jc w:val="center"/>
            </w:pPr>
            <w:r w:rsidRPr="00EC1FA9">
              <w:t>9.9</w:t>
            </w:r>
          </w:p>
        </w:tc>
        <w:tc>
          <w:tcPr>
            <w:tcW w:w="619" w:type="pct"/>
            <w:noWrap/>
            <w:hideMark/>
          </w:tcPr>
          <w:p w14:paraId="35B1E5E8" w14:textId="77777777" w:rsidR="004E4D3F" w:rsidRPr="00EC1FA9" w:rsidRDefault="004E4D3F" w:rsidP="000736E6">
            <w:pPr>
              <w:jc w:val="center"/>
            </w:pPr>
            <w:r w:rsidRPr="00EC1FA9">
              <w:t>2.9</w:t>
            </w:r>
          </w:p>
        </w:tc>
        <w:tc>
          <w:tcPr>
            <w:tcW w:w="619" w:type="pct"/>
            <w:noWrap/>
            <w:hideMark/>
          </w:tcPr>
          <w:p w14:paraId="04CDB9D8" w14:textId="77777777" w:rsidR="004E4D3F" w:rsidRPr="00EC1FA9" w:rsidRDefault="004E4D3F" w:rsidP="000736E6">
            <w:pPr>
              <w:jc w:val="center"/>
            </w:pPr>
            <w:r w:rsidRPr="00EC1FA9">
              <w:t>5.0</w:t>
            </w:r>
          </w:p>
        </w:tc>
        <w:tc>
          <w:tcPr>
            <w:tcW w:w="619" w:type="pct"/>
            <w:noWrap/>
            <w:hideMark/>
          </w:tcPr>
          <w:p w14:paraId="635F4EA9" w14:textId="77777777" w:rsidR="004E4D3F" w:rsidRPr="00EC1FA9" w:rsidRDefault="004E4D3F" w:rsidP="000736E6">
            <w:pPr>
              <w:jc w:val="center"/>
            </w:pPr>
            <w:r w:rsidRPr="00EC1FA9">
              <w:t>7.8</w:t>
            </w:r>
          </w:p>
        </w:tc>
        <w:tc>
          <w:tcPr>
            <w:tcW w:w="619" w:type="pct"/>
            <w:noWrap/>
            <w:hideMark/>
          </w:tcPr>
          <w:p w14:paraId="5A599644" w14:textId="77777777" w:rsidR="004E4D3F" w:rsidRPr="00EC1FA9" w:rsidRDefault="004E4D3F" w:rsidP="000736E6">
            <w:pPr>
              <w:jc w:val="center"/>
            </w:pPr>
            <w:r w:rsidRPr="00EC1FA9">
              <w:t>12.5</w:t>
            </w:r>
          </w:p>
        </w:tc>
        <w:tc>
          <w:tcPr>
            <w:tcW w:w="616" w:type="pct"/>
            <w:noWrap/>
            <w:hideMark/>
          </w:tcPr>
          <w:p w14:paraId="39E6859F" w14:textId="77777777" w:rsidR="004E4D3F" w:rsidRPr="00EC1FA9" w:rsidRDefault="004E4D3F" w:rsidP="000736E6">
            <w:pPr>
              <w:jc w:val="center"/>
            </w:pPr>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0736E6">
            <w:pPr>
              <w:jc w:val="center"/>
            </w:pPr>
            <w:r w:rsidRPr="00EC1FA9">
              <w:t>8.3</w:t>
            </w:r>
          </w:p>
        </w:tc>
        <w:tc>
          <w:tcPr>
            <w:tcW w:w="619" w:type="pct"/>
            <w:noWrap/>
            <w:hideMark/>
          </w:tcPr>
          <w:p w14:paraId="02D8E5CB" w14:textId="77777777" w:rsidR="004E4D3F" w:rsidRPr="00EC1FA9" w:rsidRDefault="004E4D3F" w:rsidP="000736E6">
            <w:pPr>
              <w:jc w:val="center"/>
            </w:pPr>
            <w:r w:rsidRPr="00EC1FA9">
              <w:t>3.1</w:t>
            </w:r>
          </w:p>
        </w:tc>
        <w:tc>
          <w:tcPr>
            <w:tcW w:w="619" w:type="pct"/>
            <w:noWrap/>
            <w:hideMark/>
          </w:tcPr>
          <w:p w14:paraId="55F44056" w14:textId="77777777" w:rsidR="004E4D3F" w:rsidRPr="00EC1FA9" w:rsidRDefault="004E4D3F" w:rsidP="000736E6">
            <w:pPr>
              <w:jc w:val="center"/>
            </w:pPr>
            <w:r w:rsidRPr="00EC1FA9">
              <w:t>5.6</w:t>
            </w:r>
          </w:p>
        </w:tc>
        <w:tc>
          <w:tcPr>
            <w:tcW w:w="619" w:type="pct"/>
            <w:noWrap/>
            <w:hideMark/>
          </w:tcPr>
          <w:p w14:paraId="165507CD" w14:textId="77777777" w:rsidR="004E4D3F" w:rsidRPr="00EC1FA9" w:rsidRDefault="004E4D3F" w:rsidP="000736E6">
            <w:pPr>
              <w:jc w:val="center"/>
            </w:pPr>
            <w:r w:rsidRPr="00EC1FA9">
              <w:t>7.0</w:t>
            </w:r>
          </w:p>
        </w:tc>
        <w:tc>
          <w:tcPr>
            <w:tcW w:w="619" w:type="pct"/>
            <w:noWrap/>
            <w:hideMark/>
          </w:tcPr>
          <w:p w14:paraId="571904CF" w14:textId="77777777" w:rsidR="004E4D3F" w:rsidRPr="00EC1FA9" w:rsidRDefault="004E4D3F" w:rsidP="000736E6">
            <w:pPr>
              <w:jc w:val="center"/>
            </w:pPr>
            <w:r w:rsidRPr="00EC1FA9">
              <w:t>10.2</w:t>
            </w:r>
          </w:p>
        </w:tc>
        <w:tc>
          <w:tcPr>
            <w:tcW w:w="616" w:type="pct"/>
            <w:noWrap/>
            <w:hideMark/>
          </w:tcPr>
          <w:p w14:paraId="75DA6205" w14:textId="77777777" w:rsidR="004E4D3F" w:rsidRPr="00EC1FA9" w:rsidRDefault="004E4D3F" w:rsidP="000736E6">
            <w:pPr>
              <w:jc w:val="center"/>
            </w:pPr>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0736E6">
            <w:pPr>
              <w:jc w:val="center"/>
            </w:pPr>
            <w:r w:rsidRPr="00EC1FA9">
              <w:t>9.3</w:t>
            </w:r>
          </w:p>
        </w:tc>
        <w:tc>
          <w:tcPr>
            <w:tcW w:w="619" w:type="pct"/>
            <w:noWrap/>
            <w:hideMark/>
          </w:tcPr>
          <w:p w14:paraId="0F703572" w14:textId="77777777" w:rsidR="004E4D3F" w:rsidRPr="00EC1FA9" w:rsidRDefault="004E4D3F" w:rsidP="000736E6">
            <w:pPr>
              <w:jc w:val="center"/>
            </w:pPr>
            <w:r w:rsidRPr="00EC1FA9">
              <w:t>4.4</w:t>
            </w:r>
          </w:p>
        </w:tc>
        <w:tc>
          <w:tcPr>
            <w:tcW w:w="619" w:type="pct"/>
            <w:noWrap/>
            <w:hideMark/>
          </w:tcPr>
          <w:p w14:paraId="5EBF12F4" w14:textId="77777777" w:rsidR="004E4D3F" w:rsidRPr="00EC1FA9" w:rsidRDefault="004E4D3F" w:rsidP="000736E6">
            <w:pPr>
              <w:jc w:val="center"/>
            </w:pPr>
            <w:r w:rsidRPr="00EC1FA9">
              <w:t>6.8</w:t>
            </w:r>
          </w:p>
        </w:tc>
        <w:tc>
          <w:tcPr>
            <w:tcW w:w="619" w:type="pct"/>
            <w:noWrap/>
            <w:hideMark/>
          </w:tcPr>
          <w:p w14:paraId="634711DA" w14:textId="77777777" w:rsidR="004E4D3F" w:rsidRPr="00EC1FA9" w:rsidRDefault="004E4D3F" w:rsidP="000736E6">
            <w:pPr>
              <w:jc w:val="center"/>
            </w:pPr>
            <w:r w:rsidRPr="00EC1FA9">
              <w:t>8.4</w:t>
            </w:r>
          </w:p>
        </w:tc>
        <w:tc>
          <w:tcPr>
            <w:tcW w:w="619" w:type="pct"/>
            <w:noWrap/>
            <w:hideMark/>
          </w:tcPr>
          <w:p w14:paraId="3884B1A9" w14:textId="77777777" w:rsidR="004E4D3F" w:rsidRPr="00EC1FA9" w:rsidRDefault="004E4D3F" w:rsidP="000736E6">
            <w:pPr>
              <w:jc w:val="center"/>
            </w:pPr>
            <w:r w:rsidRPr="00EC1FA9">
              <w:t>11.0</w:t>
            </w:r>
          </w:p>
        </w:tc>
        <w:tc>
          <w:tcPr>
            <w:tcW w:w="616" w:type="pct"/>
            <w:noWrap/>
            <w:hideMark/>
          </w:tcPr>
          <w:p w14:paraId="55A07596" w14:textId="77777777" w:rsidR="004E4D3F" w:rsidRPr="00EC1FA9" w:rsidRDefault="004E4D3F" w:rsidP="000736E6">
            <w:pPr>
              <w:jc w:val="center"/>
            </w:pPr>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0736E6">
            <w:pPr>
              <w:jc w:val="center"/>
            </w:pPr>
            <w:r w:rsidRPr="00EC1FA9">
              <w:t>6.2</w:t>
            </w:r>
          </w:p>
        </w:tc>
        <w:tc>
          <w:tcPr>
            <w:tcW w:w="619" w:type="pct"/>
            <w:noWrap/>
            <w:hideMark/>
          </w:tcPr>
          <w:p w14:paraId="041214CF" w14:textId="77777777" w:rsidR="004E4D3F" w:rsidRPr="00EC1FA9" w:rsidRDefault="004E4D3F" w:rsidP="000736E6">
            <w:pPr>
              <w:jc w:val="center"/>
            </w:pPr>
            <w:r w:rsidRPr="00EC1FA9">
              <w:t>1.7</w:t>
            </w:r>
          </w:p>
        </w:tc>
        <w:tc>
          <w:tcPr>
            <w:tcW w:w="619" w:type="pct"/>
            <w:noWrap/>
            <w:hideMark/>
          </w:tcPr>
          <w:p w14:paraId="44B4FA5A" w14:textId="77777777" w:rsidR="004E4D3F" w:rsidRPr="00EC1FA9" w:rsidRDefault="004E4D3F" w:rsidP="000736E6">
            <w:pPr>
              <w:jc w:val="center"/>
            </w:pPr>
            <w:r w:rsidRPr="00EC1FA9">
              <w:t>4.0</w:t>
            </w:r>
          </w:p>
        </w:tc>
        <w:tc>
          <w:tcPr>
            <w:tcW w:w="619" w:type="pct"/>
            <w:noWrap/>
            <w:hideMark/>
          </w:tcPr>
          <w:p w14:paraId="6DF52E87" w14:textId="77777777" w:rsidR="004E4D3F" w:rsidRPr="00EC1FA9" w:rsidRDefault="004E4D3F" w:rsidP="000736E6">
            <w:pPr>
              <w:jc w:val="center"/>
            </w:pPr>
            <w:r w:rsidRPr="00EC1FA9">
              <w:t>5.5</w:t>
            </w:r>
          </w:p>
        </w:tc>
        <w:tc>
          <w:tcPr>
            <w:tcW w:w="619" w:type="pct"/>
            <w:noWrap/>
            <w:hideMark/>
          </w:tcPr>
          <w:p w14:paraId="7206D718" w14:textId="77777777" w:rsidR="004E4D3F" w:rsidRPr="00EC1FA9" w:rsidRDefault="004E4D3F" w:rsidP="000736E6">
            <w:pPr>
              <w:jc w:val="center"/>
            </w:pPr>
            <w:r w:rsidRPr="00EC1FA9">
              <w:t>8.0</w:t>
            </w:r>
          </w:p>
        </w:tc>
        <w:tc>
          <w:tcPr>
            <w:tcW w:w="616" w:type="pct"/>
            <w:noWrap/>
            <w:hideMark/>
          </w:tcPr>
          <w:p w14:paraId="0B769CD9" w14:textId="77777777" w:rsidR="004E4D3F" w:rsidRPr="00EC1FA9" w:rsidRDefault="004E4D3F" w:rsidP="000736E6">
            <w:pPr>
              <w:jc w:val="center"/>
            </w:pPr>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0736E6">
            <w:pPr>
              <w:jc w:val="center"/>
            </w:pPr>
            <w:r w:rsidRPr="00EC1FA9">
              <w:t>8.6</w:t>
            </w:r>
          </w:p>
        </w:tc>
        <w:tc>
          <w:tcPr>
            <w:tcW w:w="619" w:type="pct"/>
            <w:noWrap/>
            <w:hideMark/>
          </w:tcPr>
          <w:p w14:paraId="5BEA58EC" w14:textId="77777777" w:rsidR="004E4D3F" w:rsidRPr="00EC1FA9" w:rsidRDefault="004E4D3F" w:rsidP="000736E6">
            <w:pPr>
              <w:jc w:val="center"/>
            </w:pPr>
            <w:r w:rsidRPr="00EC1FA9">
              <w:t>3.0</w:t>
            </w:r>
          </w:p>
        </w:tc>
        <w:tc>
          <w:tcPr>
            <w:tcW w:w="619" w:type="pct"/>
            <w:noWrap/>
            <w:hideMark/>
          </w:tcPr>
          <w:p w14:paraId="48622EAD" w14:textId="77777777" w:rsidR="004E4D3F" w:rsidRPr="00EC1FA9" w:rsidRDefault="004E4D3F" w:rsidP="000736E6">
            <w:pPr>
              <w:jc w:val="center"/>
            </w:pPr>
            <w:r w:rsidRPr="00EC1FA9">
              <w:t>5.2</w:t>
            </w:r>
          </w:p>
        </w:tc>
        <w:tc>
          <w:tcPr>
            <w:tcW w:w="619" w:type="pct"/>
            <w:noWrap/>
            <w:hideMark/>
          </w:tcPr>
          <w:p w14:paraId="79A56D9F" w14:textId="77777777" w:rsidR="004E4D3F" w:rsidRPr="00EC1FA9" w:rsidRDefault="004E4D3F" w:rsidP="000736E6">
            <w:pPr>
              <w:jc w:val="center"/>
            </w:pPr>
            <w:r w:rsidRPr="00EC1FA9">
              <w:t>7.7</w:t>
            </w:r>
          </w:p>
        </w:tc>
        <w:tc>
          <w:tcPr>
            <w:tcW w:w="619" w:type="pct"/>
            <w:noWrap/>
            <w:hideMark/>
          </w:tcPr>
          <w:p w14:paraId="5A6B779A" w14:textId="77777777" w:rsidR="004E4D3F" w:rsidRPr="00EC1FA9" w:rsidRDefault="004E4D3F" w:rsidP="000736E6">
            <w:pPr>
              <w:jc w:val="center"/>
            </w:pPr>
            <w:r w:rsidRPr="00EC1FA9">
              <w:t>11.1</w:t>
            </w:r>
          </w:p>
        </w:tc>
        <w:tc>
          <w:tcPr>
            <w:tcW w:w="616" w:type="pct"/>
            <w:noWrap/>
            <w:hideMark/>
          </w:tcPr>
          <w:p w14:paraId="67D83F1C" w14:textId="77777777" w:rsidR="004E4D3F" w:rsidRPr="00EC1FA9" w:rsidRDefault="004E4D3F" w:rsidP="000736E6">
            <w:pPr>
              <w:jc w:val="center"/>
            </w:pPr>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0736E6">
            <w:pPr>
              <w:jc w:val="center"/>
            </w:pPr>
            <w:r w:rsidRPr="00EC1FA9">
              <w:t>15.9</w:t>
            </w:r>
          </w:p>
        </w:tc>
        <w:tc>
          <w:tcPr>
            <w:tcW w:w="619" w:type="pct"/>
            <w:noWrap/>
            <w:hideMark/>
          </w:tcPr>
          <w:p w14:paraId="6D140DA0" w14:textId="77777777" w:rsidR="004E4D3F" w:rsidRPr="00EC1FA9" w:rsidRDefault="004E4D3F" w:rsidP="000736E6">
            <w:pPr>
              <w:jc w:val="center"/>
            </w:pPr>
            <w:r w:rsidRPr="00EC1FA9">
              <w:t>5.5</w:t>
            </w:r>
          </w:p>
        </w:tc>
        <w:tc>
          <w:tcPr>
            <w:tcW w:w="619" w:type="pct"/>
            <w:noWrap/>
            <w:hideMark/>
          </w:tcPr>
          <w:p w14:paraId="355B9F19" w14:textId="77777777" w:rsidR="004E4D3F" w:rsidRPr="00EC1FA9" w:rsidRDefault="004E4D3F" w:rsidP="000736E6">
            <w:pPr>
              <w:jc w:val="center"/>
            </w:pPr>
            <w:r w:rsidRPr="00EC1FA9">
              <w:t>10.5</w:t>
            </w:r>
          </w:p>
        </w:tc>
        <w:tc>
          <w:tcPr>
            <w:tcW w:w="619" w:type="pct"/>
            <w:noWrap/>
            <w:hideMark/>
          </w:tcPr>
          <w:p w14:paraId="16F3522F" w14:textId="77777777" w:rsidR="004E4D3F" w:rsidRPr="00EC1FA9" w:rsidRDefault="004E4D3F" w:rsidP="000736E6">
            <w:pPr>
              <w:jc w:val="center"/>
            </w:pPr>
            <w:r w:rsidRPr="00EC1FA9">
              <w:t>14.7</w:t>
            </w:r>
          </w:p>
        </w:tc>
        <w:tc>
          <w:tcPr>
            <w:tcW w:w="619" w:type="pct"/>
            <w:noWrap/>
            <w:hideMark/>
          </w:tcPr>
          <w:p w14:paraId="0FA48F39" w14:textId="77777777" w:rsidR="004E4D3F" w:rsidRPr="00EC1FA9" w:rsidRDefault="004E4D3F" w:rsidP="000736E6">
            <w:pPr>
              <w:jc w:val="center"/>
            </w:pPr>
            <w:r w:rsidRPr="00EC1FA9">
              <w:t>20.8</w:t>
            </w:r>
          </w:p>
        </w:tc>
        <w:tc>
          <w:tcPr>
            <w:tcW w:w="616" w:type="pct"/>
            <w:noWrap/>
            <w:hideMark/>
          </w:tcPr>
          <w:p w14:paraId="37172F63" w14:textId="77777777" w:rsidR="004E4D3F" w:rsidRPr="00EC1FA9" w:rsidRDefault="004E4D3F" w:rsidP="000736E6">
            <w:pPr>
              <w:jc w:val="center"/>
            </w:pPr>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0736E6">
            <w:pPr>
              <w:jc w:val="center"/>
            </w:pPr>
            <w:r w:rsidRPr="00EC1FA9">
              <w:t>9.1</w:t>
            </w:r>
          </w:p>
        </w:tc>
        <w:tc>
          <w:tcPr>
            <w:tcW w:w="619" w:type="pct"/>
            <w:noWrap/>
            <w:hideMark/>
          </w:tcPr>
          <w:p w14:paraId="75592E36" w14:textId="77777777" w:rsidR="004E4D3F" w:rsidRPr="00EC1FA9" w:rsidRDefault="004E4D3F" w:rsidP="000736E6">
            <w:pPr>
              <w:jc w:val="center"/>
            </w:pPr>
            <w:r w:rsidRPr="00EC1FA9">
              <w:t>5.0</w:t>
            </w:r>
          </w:p>
        </w:tc>
        <w:tc>
          <w:tcPr>
            <w:tcW w:w="619" w:type="pct"/>
            <w:noWrap/>
            <w:hideMark/>
          </w:tcPr>
          <w:p w14:paraId="794EBBD5" w14:textId="77777777" w:rsidR="004E4D3F" w:rsidRPr="00EC1FA9" w:rsidRDefault="004E4D3F" w:rsidP="000736E6">
            <w:pPr>
              <w:jc w:val="center"/>
            </w:pPr>
            <w:r w:rsidRPr="00EC1FA9">
              <w:t>7.4</w:t>
            </w:r>
          </w:p>
        </w:tc>
        <w:tc>
          <w:tcPr>
            <w:tcW w:w="619" w:type="pct"/>
            <w:noWrap/>
            <w:hideMark/>
          </w:tcPr>
          <w:p w14:paraId="5C88E213" w14:textId="77777777" w:rsidR="004E4D3F" w:rsidRPr="00EC1FA9" w:rsidRDefault="004E4D3F" w:rsidP="000736E6">
            <w:pPr>
              <w:jc w:val="center"/>
            </w:pPr>
            <w:r w:rsidRPr="00EC1FA9">
              <w:t>8.4</w:t>
            </w:r>
          </w:p>
        </w:tc>
        <w:tc>
          <w:tcPr>
            <w:tcW w:w="619" w:type="pct"/>
            <w:noWrap/>
            <w:hideMark/>
          </w:tcPr>
          <w:p w14:paraId="0A55CAF2" w14:textId="77777777" w:rsidR="004E4D3F" w:rsidRPr="00EC1FA9" w:rsidRDefault="004E4D3F" w:rsidP="000736E6">
            <w:pPr>
              <w:jc w:val="center"/>
            </w:pPr>
            <w:r w:rsidRPr="00EC1FA9">
              <w:t>10.3</w:t>
            </w:r>
          </w:p>
        </w:tc>
        <w:tc>
          <w:tcPr>
            <w:tcW w:w="616" w:type="pct"/>
            <w:noWrap/>
            <w:hideMark/>
          </w:tcPr>
          <w:p w14:paraId="185769CD" w14:textId="77777777" w:rsidR="004E4D3F" w:rsidRPr="00EC1FA9" w:rsidRDefault="004E4D3F" w:rsidP="000736E6">
            <w:pPr>
              <w:jc w:val="center"/>
            </w:pPr>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0736E6">
            <w:pPr>
              <w:jc w:val="center"/>
            </w:pPr>
            <w:r w:rsidRPr="00EC1FA9">
              <w:t>21.0</w:t>
            </w:r>
          </w:p>
        </w:tc>
        <w:tc>
          <w:tcPr>
            <w:tcW w:w="619" w:type="pct"/>
            <w:noWrap/>
            <w:hideMark/>
          </w:tcPr>
          <w:p w14:paraId="0EB3C33A" w14:textId="77777777" w:rsidR="004E4D3F" w:rsidRPr="00EC1FA9" w:rsidRDefault="004E4D3F" w:rsidP="000736E6">
            <w:pPr>
              <w:jc w:val="center"/>
            </w:pPr>
            <w:r w:rsidRPr="00EC1FA9">
              <w:t>7.1</w:t>
            </w:r>
          </w:p>
        </w:tc>
        <w:tc>
          <w:tcPr>
            <w:tcW w:w="619" w:type="pct"/>
            <w:noWrap/>
            <w:hideMark/>
          </w:tcPr>
          <w:p w14:paraId="215542F7" w14:textId="77777777" w:rsidR="004E4D3F" w:rsidRPr="00EC1FA9" w:rsidRDefault="004E4D3F" w:rsidP="000736E6">
            <w:pPr>
              <w:jc w:val="center"/>
            </w:pPr>
            <w:r w:rsidRPr="00EC1FA9">
              <w:t>15.8</w:t>
            </w:r>
          </w:p>
        </w:tc>
        <w:tc>
          <w:tcPr>
            <w:tcW w:w="619" w:type="pct"/>
            <w:noWrap/>
            <w:hideMark/>
          </w:tcPr>
          <w:p w14:paraId="5EF6CEBA" w14:textId="77777777" w:rsidR="004E4D3F" w:rsidRPr="00EC1FA9" w:rsidRDefault="004E4D3F" w:rsidP="000736E6">
            <w:pPr>
              <w:jc w:val="center"/>
            </w:pPr>
            <w:r w:rsidRPr="00EC1FA9">
              <w:t>20.2</w:t>
            </w:r>
          </w:p>
        </w:tc>
        <w:tc>
          <w:tcPr>
            <w:tcW w:w="619" w:type="pct"/>
            <w:noWrap/>
            <w:hideMark/>
          </w:tcPr>
          <w:p w14:paraId="3D659CF9" w14:textId="77777777" w:rsidR="004E4D3F" w:rsidRPr="00EC1FA9" w:rsidRDefault="004E4D3F" w:rsidP="000736E6">
            <w:pPr>
              <w:jc w:val="center"/>
            </w:pPr>
            <w:r w:rsidRPr="00EC1FA9">
              <w:t>25.7</w:t>
            </w:r>
          </w:p>
        </w:tc>
        <w:tc>
          <w:tcPr>
            <w:tcW w:w="616" w:type="pct"/>
            <w:noWrap/>
            <w:hideMark/>
          </w:tcPr>
          <w:p w14:paraId="7E43C968" w14:textId="77777777" w:rsidR="004E4D3F" w:rsidRPr="00EC1FA9" w:rsidRDefault="004E4D3F" w:rsidP="000736E6">
            <w:pPr>
              <w:jc w:val="center"/>
            </w:pPr>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0736E6">
            <w:pPr>
              <w:jc w:val="center"/>
            </w:pPr>
            <w:r w:rsidRPr="00EC1FA9">
              <w:t>12.1</w:t>
            </w:r>
          </w:p>
        </w:tc>
        <w:tc>
          <w:tcPr>
            <w:tcW w:w="619" w:type="pct"/>
            <w:noWrap/>
            <w:hideMark/>
          </w:tcPr>
          <w:p w14:paraId="78EAF70E" w14:textId="77777777" w:rsidR="004E4D3F" w:rsidRPr="00EC1FA9" w:rsidRDefault="004E4D3F" w:rsidP="000736E6">
            <w:pPr>
              <w:jc w:val="center"/>
            </w:pPr>
            <w:r w:rsidRPr="00EC1FA9">
              <w:t>4.7</w:t>
            </w:r>
          </w:p>
        </w:tc>
        <w:tc>
          <w:tcPr>
            <w:tcW w:w="619" w:type="pct"/>
            <w:noWrap/>
            <w:hideMark/>
          </w:tcPr>
          <w:p w14:paraId="6914D5DC" w14:textId="77777777" w:rsidR="004E4D3F" w:rsidRPr="00EC1FA9" w:rsidRDefault="004E4D3F" w:rsidP="000736E6">
            <w:pPr>
              <w:jc w:val="center"/>
            </w:pPr>
            <w:r w:rsidRPr="00EC1FA9">
              <w:t>7.9</w:t>
            </w:r>
          </w:p>
        </w:tc>
        <w:tc>
          <w:tcPr>
            <w:tcW w:w="619" w:type="pct"/>
            <w:noWrap/>
            <w:hideMark/>
          </w:tcPr>
          <w:p w14:paraId="5F5D49D6" w14:textId="77777777" w:rsidR="004E4D3F" w:rsidRPr="00EC1FA9" w:rsidRDefault="004E4D3F" w:rsidP="000736E6">
            <w:pPr>
              <w:jc w:val="center"/>
            </w:pPr>
            <w:r w:rsidRPr="00EC1FA9">
              <w:t>11.0</w:t>
            </w:r>
          </w:p>
        </w:tc>
        <w:tc>
          <w:tcPr>
            <w:tcW w:w="619" w:type="pct"/>
            <w:noWrap/>
            <w:hideMark/>
          </w:tcPr>
          <w:p w14:paraId="18E68CAF" w14:textId="77777777" w:rsidR="004E4D3F" w:rsidRPr="00EC1FA9" w:rsidRDefault="004E4D3F" w:rsidP="000736E6">
            <w:pPr>
              <w:jc w:val="center"/>
            </w:pPr>
            <w:r w:rsidRPr="00EC1FA9">
              <w:t>14.8</w:t>
            </w:r>
          </w:p>
        </w:tc>
        <w:tc>
          <w:tcPr>
            <w:tcW w:w="616" w:type="pct"/>
            <w:noWrap/>
            <w:hideMark/>
          </w:tcPr>
          <w:p w14:paraId="5FAFC54D" w14:textId="77777777" w:rsidR="004E4D3F" w:rsidRPr="00EC1FA9" w:rsidRDefault="004E4D3F" w:rsidP="000736E6">
            <w:pPr>
              <w:jc w:val="center"/>
            </w:pPr>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0736E6">
            <w:pPr>
              <w:jc w:val="center"/>
            </w:pPr>
            <w:r w:rsidRPr="00EC1FA9">
              <w:t>16.6</w:t>
            </w:r>
          </w:p>
        </w:tc>
        <w:tc>
          <w:tcPr>
            <w:tcW w:w="619" w:type="pct"/>
            <w:noWrap/>
            <w:hideMark/>
          </w:tcPr>
          <w:p w14:paraId="0D747CCF" w14:textId="77777777" w:rsidR="004E4D3F" w:rsidRPr="00EC1FA9" w:rsidRDefault="004E4D3F" w:rsidP="000736E6">
            <w:pPr>
              <w:jc w:val="center"/>
            </w:pPr>
            <w:r w:rsidRPr="00EC1FA9">
              <w:t>3.2</w:t>
            </w:r>
          </w:p>
        </w:tc>
        <w:tc>
          <w:tcPr>
            <w:tcW w:w="619" w:type="pct"/>
            <w:noWrap/>
            <w:hideMark/>
          </w:tcPr>
          <w:p w14:paraId="48E4DA7B" w14:textId="77777777" w:rsidR="004E4D3F" w:rsidRPr="00EC1FA9" w:rsidRDefault="004E4D3F" w:rsidP="000736E6">
            <w:pPr>
              <w:jc w:val="center"/>
            </w:pPr>
            <w:r w:rsidRPr="00EC1FA9">
              <w:t>8.3</w:t>
            </w:r>
          </w:p>
        </w:tc>
        <w:tc>
          <w:tcPr>
            <w:tcW w:w="619" w:type="pct"/>
            <w:noWrap/>
            <w:hideMark/>
          </w:tcPr>
          <w:p w14:paraId="0E9E6CE4" w14:textId="77777777" w:rsidR="004E4D3F" w:rsidRPr="00EC1FA9" w:rsidRDefault="004E4D3F" w:rsidP="000736E6">
            <w:pPr>
              <w:jc w:val="center"/>
            </w:pPr>
            <w:r w:rsidRPr="00EC1FA9">
              <w:t>12.4</w:t>
            </w:r>
          </w:p>
        </w:tc>
        <w:tc>
          <w:tcPr>
            <w:tcW w:w="619" w:type="pct"/>
            <w:noWrap/>
            <w:hideMark/>
          </w:tcPr>
          <w:p w14:paraId="6EC40FE3" w14:textId="77777777" w:rsidR="004E4D3F" w:rsidRPr="00EC1FA9" w:rsidRDefault="004E4D3F" w:rsidP="000736E6">
            <w:pPr>
              <w:jc w:val="center"/>
            </w:pPr>
            <w:r w:rsidRPr="00EC1FA9">
              <w:t>23.9</w:t>
            </w:r>
          </w:p>
        </w:tc>
        <w:tc>
          <w:tcPr>
            <w:tcW w:w="616" w:type="pct"/>
            <w:noWrap/>
            <w:hideMark/>
          </w:tcPr>
          <w:p w14:paraId="72A265FB" w14:textId="77777777" w:rsidR="004E4D3F" w:rsidRPr="00EC1FA9" w:rsidRDefault="004E4D3F" w:rsidP="000736E6">
            <w:pPr>
              <w:jc w:val="center"/>
            </w:pPr>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0736E6">
            <w:pPr>
              <w:jc w:val="center"/>
            </w:pPr>
            <w:r w:rsidRPr="00EC1FA9">
              <w:t>11.0</w:t>
            </w:r>
          </w:p>
        </w:tc>
        <w:tc>
          <w:tcPr>
            <w:tcW w:w="619" w:type="pct"/>
            <w:noWrap/>
            <w:hideMark/>
          </w:tcPr>
          <w:p w14:paraId="3D49FD50" w14:textId="77777777" w:rsidR="004E4D3F" w:rsidRPr="00EC1FA9" w:rsidRDefault="004E4D3F" w:rsidP="000736E6">
            <w:pPr>
              <w:jc w:val="center"/>
            </w:pPr>
            <w:r w:rsidRPr="00EC1FA9">
              <w:t>3.2</w:t>
            </w:r>
          </w:p>
        </w:tc>
        <w:tc>
          <w:tcPr>
            <w:tcW w:w="619" w:type="pct"/>
            <w:noWrap/>
            <w:hideMark/>
          </w:tcPr>
          <w:p w14:paraId="5A87CBF7" w14:textId="77777777" w:rsidR="004E4D3F" w:rsidRPr="00EC1FA9" w:rsidRDefault="004E4D3F" w:rsidP="000736E6">
            <w:pPr>
              <w:jc w:val="center"/>
            </w:pPr>
            <w:r w:rsidRPr="00EC1FA9">
              <w:t>8.0</w:t>
            </w:r>
          </w:p>
        </w:tc>
        <w:tc>
          <w:tcPr>
            <w:tcW w:w="619" w:type="pct"/>
            <w:noWrap/>
            <w:hideMark/>
          </w:tcPr>
          <w:p w14:paraId="26A89DC5" w14:textId="77777777" w:rsidR="004E4D3F" w:rsidRPr="00EC1FA9" w:rsidRDefault="004E4D3F" w:rsidP="000736E6">
            <w:pPr>
              <w:jc w:val="center"/>
            </w:pPr>
            <w:r w:rsidRPr="00EC1FA9">
              <w:t>10.4</w:t>
            </w:r>
          </w:p>
        </w:tc>
        <w:tc>
          <w:tcPr>
            <w:tcW w:w="619" w:type="pct"/>
            <w:noWrap/>
            <w:hideMark/>
          </w:tcPr>
          <w:p w14:paraId="2DB95CA5" w14:textId="77777777" w:rsidR="004E4D3F" w:rsidRPr="00EC1FA9" w:rsidRDefault="004E4D3F" w:rsidP="000736E6">
            <w:pPr>
              <w:jc w:val="center"/>
            </w:pPr>
            <w:r w:rsidRPr="00EC1FA9">
              <w:t>13.5</w:t>
            </w:r>
          </w:p>
        </w:tc>
        <w:tc>
          <w:tcPr>
            <w:tcW w:w="616" w:type="pct"/>
            <w:noWrap/>
            <w:hideMark/>
          </w:tcPr>
          <w:p w14:paraId="3B23E3C2" w14:textId="77777777" w:rsidR="004E4D3F" w:rsidRPr="00EC1FA9" w:rsidRDefault="004E4D3F" w:rsidP="000736E6">
            <w:pPr>
              <w:jc w:val="center"/>
            </w:pPr>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0736E6">
            <w:pPr>
              <w:jc w:val="center"/>
            </w:pPr>
            <w:r w:rsidRPr="00EC1FA9">
              <w:t>5.4</w:t>
            </w:r>
          </w:p>
        </w:tc>
        <w:tc>
          <w:tcPr>
            <w:tcW w:w="619" w:type="pct"/>
            <w:noWrap/>
            <w:hideMark/>
          </w:tcPr>
          <w:p w14:paraId="52A9D4EB" w14:textId="77777777" w:rsidR="004E4D3F" w:rsidRPr="00EC1FA9" w:rsidRDefault="004E4D3F" w:rsidP="000736E6">
            <w:pPr>
              <w:jc w:val="center"/>
            </w:pPr>
            <w:r w:rsidRPr="00EC1FA9">
              <w:t>2.1</w:t>
            </w:r>
          </w:p>
        </w:tc>
        <w:tc>
          <w:tcPr>
            <w:tcW w:w="619" w:type="pct"/>
            <w:noWrap/>
            <w:hideMark/>
          </w:tcPr>
          <w:p w14:paraId="585A2BFD" w14:textId="77777777" w:rsidR="004E4D3F" w:rsidRPr="00EC1FA9" w:rsidRDefault="004E4D3F" w:rsidP="000736E6">
            <w:pPr>
              <w:jc w:val="center"/>
            </w:pPr>
            <w:r w:rsidRPr="00EC1FA9">
              <w:t>3.3</w:t>
            </w:r>
          </w:p>
        </w:tc>
        <w:tc>
          <w:tcPr>
            <w:tcW w:w="619" w:type="pct"/>
            <w:noWrap/>
            <w:hideMark/>
          </w:tcPr>
          <w:p w14:paraId="165662FA" w14:textId="77777777" w:rsidR="004E4D3F" w:rsidRPr="00EC1FA9" w:rsidRDefault="004E4D3F" w:rsidP="000736E6">
            <w:pPr>
              <w:jc w:val="center"/>
            </w:pPr>
            <w:r w:rsidRPr="00EC1FA9">
              <w:t>4.0</w:t>
            </w:r>
          </w:p>
        </w:tc>
        <w:tc>
          <w:tcPr>
            <w:tcW w:w="619" w:type="pct"/>
            <w:noWrap/>
            <w:hideMark/>
          </w:tcPr>
          <w:p w14:paraId="0B1FD10A" w14:textId="77777777" w:rsidR="004E4D3F" w:rsidRPr="00EC1FA9" w:rsidRDefault="004E4D3F" w:rsidP="000736E6">
            <w:pPr>
              <w:jc w:val="center"/>
            </w:pPr>
            <w:r w:rsidRPr="00EC1FA9">
              <w:t>6.9</w:t>
            </w:r>
          </w:p>
        </w:tc>
        <w:tc>
          <w:tcPr>
            <w:tcW w:w="616" w:type="pct"/>
            <w:noWrap/>
            <w:hideMark/>
          </w:tcPr>
          <w:p w14:paraId="5EA3134B" w14:textId="77777777" w:rsidR="004E4D3F" w:rsidRPr="00EC1FA9" w:rsidRDefault="004E4D3F" w:rsidP="000736E6">
            <w:pPr>
              <w:jc w:val="center"/>
            </w:pPr>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0736E6">
            <w:pPr>
              <w:jc w:val="center"/>
            </w:pPr>
            <w:r w:rsidRPr="00EC1FA9">
              <w:t>14.3</w:t>
            </w:r>
          </w:p>
        </w:tc>
        <w:tc>
          <w:tcPr>
            <w:tcW w:w="619" w:type="pct"/>
            <w:noWrap/>
            <w:hideMark/>
          </w:tcPr>
          <w:p w14:paraId="497CED75" w14:textId="77777777" w:rsidR="004E4D3F" w:rsidRPr="00EC1FA9" w:rsidRDefault="004E4D3F" w:rsidP="000736E6">
            <w:pPr>
              <w:jc w:val="center"/>
            </w:pPr>
            <w:r w:rsidRPr="00EC1FA9">
              <w:t>7.5</w:t>
            </w:r>
          </w:p>
        </w:tc>
        <w:tc>
          <w:tcPr>
            <w:tcW w:w="619" w:type="pct"/>
            <w:noWrap/>
            <w:hideMark/>
          </w:tcPr>
          <w:p w14:paraId="58AE8DED" w14:textId="77777777" w:rsidR="004E4D3F" w:rsidRPr="00EC1FA9" w:rsidRDefault="004E4D3F" w:rsidP="000736E6">
            <w:pPr>
              <w:jc w:val="center"/>
            </w:pPr>
            <w:r w:rsidRPr="00EC1FA9">
              <w:t>10.7</w:t>
            </w:r>
          </w:p>
        </w:tc>
        <w:tc>
          <w:tcPr>
            <w:tcW w:w="619" w:type="pct"/>
            <w:noWrap/>
            <w:hideMark/>
          </w:tcPr>
          <w:p w14:paraId="3B879092" w14:textId="77777777" w:rsidR="004E4D3F" w:rsidRPr="00EC1FA9" w:rsidRDefault="004E4D3F" w:rsidP="000736E6">
            <w:pPr>
              <w:jc w:val="center"/>
            </w:pPr>
            <w:r w:rsidRPr="00EC1FA9">
              <w:t>13.6</w:t>
            </w:r>
          </w:p>
        </w:tc>
        <w:tc>
          <w:tcPr>
            <w:tcW w:w="619" w:type="pct"/>
            <w:noWrap/>
            <w:hideMark/>
          </w:tcPr>
          <w:p w14:paraId="5AC1F1DA" w14:textId="77777777" w:rsidR="004E4D3F" w:rsidRPr="00EC1FA9" w:rsidRDefault="004E4D3F" w:rsidP="000736E6">
            <w:pPr>
              <w:jc w:val="center"/>
            </w:pPr>
            <w:r w:rsidRPr="00EC1FA9">
              <w:t>17.3</w:t>
            </w:r>
          </w:p>
        </w:tc>
        <w:tc>
          <w:tcPr>
            <w:tcW w:w="616" w:type="pct"/>
            <w:noWrap/>
            <w:hideMark/>
          </w:tcPr>
          <w:p w14:paraId="5D68169A" w14:textId="77777777" w:rsidR="004E4D3F" w:rsidRPr="00EC1FA9" w:rsidRDefault="004E4D3F" w:rsidP="000736E6">
            <w:pPr>
              <w:jc w:val="center"/>
            </w:pPr>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0736E6">
            <w:pPr>
              <w:jc w:val="center"/>
            </w:pPr>
            <w:r w:rsidRPr="00EC1FA9">
              <w:t>10.4</w:t>
            </w:r>
          </w:p>
        </w:tc>
        <w:tc>
          <w:tcPr>
            <w:tcW w:w="619" w:type="pct"/>
            <w:noWrap/>
            <w:hideMark/>
          </w:tcPr>
          <w:p w14:paraId="7385B84B" w14:textId="77777777" w:rsidR="004E4D3F" w:rsidRPr="00EC1FA9" w:rsidRDefault="004E4D3F" w:rsidP="000736E6">
            <w:pPr>
              <w:jc w:val="center"/>
            </w:pPr>
            <w:r w:rsidRPr="00EC1FA9">
              <w:t>4.1</w:t>
            </w:r>
          </w:p>
        </w:tc>
        <w:tc>
          <w:tcPr>
            <w:tcW w:w="619" w:type="pct"/>
            <w:noWrap/>
            <w:hideMark/>
          </w:tcPr>
          <w:p w14:paraId="6BFC0869" w14:textId="77777777" w:rsidR="004E4D3F" w:rsidRPr="00EC1FA9" w:rsidRDefault="004E4D3F" w:rsidP="000736E6">
            <w:pPr>
              <w:jc w:val="center"/>
            </w:pPr>
            <w:r w:rsidRPr="00EC1FA9">
              <w:t>7.0</w:t>
            </w:r>
          </w:p>
        </w:tc>
        <w:tc>
          <w:tcPr>
            <w:tcW w:w="619" w:type="pct"/>
            <w:noWrap/>
            <w:hideMark/>
          </w:tcPr>
          <w:p w14:paraId="3EDB8507" w14:textId="77777777" w:rsidR="004E4D3F" w:rsidRPr="00EC1FA9" w:rsidRDefault="004E4D3F" w:rsidP="000736E6">
            <w:pPr>
              <w:jc w:val="center"/>
            </w:pPr>
            <w:r w:rsidRPr="00EC1FA9">
              <w:t>9.5</w:t>
            </w:r>
          </w:p>
        </w:tc>
        <w:tc>
          <w:tcPr>
            <w:tcW w:w="619" w:type="pct"/>
            <w:noWrap/>
            <w:hideMark/>
          </w:tcPr>
          <w:p w14:paraId="068B3224" w14:textId="77777777" w:rsidR="004E4D3F" w:rsidRPr="00EC1FA9" w:rsidRDefault="004E4D3F" w:rsidP="000736E6">
            <w:pPr>
              <w:jc w:val="center"/>
            </w:pPr>
            <w:r w:rsidRPr="00EC1FA9">
              <w:t>13.1</w:t>
            </w:r>
          </w:p>
        </w:tc>
        <w:tc>
          <w:tcPr>
            <w:tcW w:w="616" w:type="pct"/>
            <w:noWrap/>
            <w:hideMark/>
          </w:tcPr>
          <w:p w14:paraId="250F4554" w14:textId="77777777" w:rsidR="004E4D3F" w:rsidRPr="00EC1FA9" w:rsidRDefault="004E4D3F" w:rsidP="000736E6">
            <w:pPr>
              <w:jc w:val="center"/>
            </w:pPr>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0736E6">
            <w:pPr>
              <w:jc w:val="center"/>
            </w:pPr>
            <w:r w:rsidRPr="00EC1FA9">
              <w:t>11.1</w:t>
            </w:r>
          </w:p>
        </w:tc>
        <w:tc>
          <w:tcPr>
            <w:tcW w:w="619" w:type="pct"/>
            <w:noWrap/>
            <w:hideMark/>
          </w:tcPr>
          <w:p w14:paraId="638FE747" w14:textId="77777777" w:rsidR="004E4D3F" w:rsidRPr="00EC1FA9" w:rsidRDefault="004E4D3F" w:rsidP="000736E6">
            <w:pPr>
              <w:jc w:val="center"/>
            </w:pPr>
            <w:r w:rsidRPr="00EC1FA9">
              <w:t>1.5</w:t>
            </w:r>
          </w:p>
        </w:tc>
        <w:tc>
          <w:tcPr>
            <w:tcW w:w="619" w:type="pct"/>
            <w:noWrap/>
            <w:hideMark/>
          </w:tcPr>
          <w:p w14:paraId="22A88602" w14:textId="77777777" w:rsidR="004E4D3F" w:rsidRPr="00EC1FA9" w:rsidRDefault="004E4D3F" w:rsidP="000736E6">
            <w:pPr>
              <w:jc w:val="center"/>
            </w:pPr>
            <w:r w:rsidRPr="00EC1FA9">
              <w:t>7.0</w:t>
            </w:r>
          </w:p>
        </w:tc>
        <w:tc>
          <w:tcPr>
            <w:tcW w:w="619" w:type="pct"/>
            <w:noWrap/>
            <w:hideMark/>
          </w:tcPr>
          <w:p w14:paraId="3629ADD4" w14:textId="77777777" w:rsidR="004E4D3F" w:rsidRPr="00EC1FA9" w:rsidRDefault="004E4D3F" w:rsidP="000736E6">
            <w:pPr>
              <w:jc w:val="center"/>
            </w:pPr>
            <w:r w:rsidRPr="00EC1FA9">
              <w:t>10.1</w:t>
            </w:r>
          </w:p>
        </w:tc>
        <w:tc>
          <w:tcPr>
            <w:tcW w:w="619" w:type="pct"/>
            <w:noWrap/>
            <w:hideMark/>
          </w:tcPr>
          <w:p w14:paraId="77FE7335" w14:textId="77777777" w:rsidR="004E4D3F" w:rsidRPr="00EC1FA9" w:rsidRDefault="004E4D3F" w:rsidP="000736E6">
            <w:pPr>
              <w:jc w:val="center"/>
            </w:pPr>
            <w:r w:rsidRPr="00EC1FA9">
              <w:t>14.3</w:t>
            </w:r>
          </w:p>
        </w:tc>
        <w:tc>
          <w:tcPr>
            <w:tcW w:w="616" w:type="pct"/>
            <w:noWrap/>
            <w:hideMark/>
          </w:tcPr>
          <w:p w14:paraId="7796A63F" w14:textId="77777777" w:rsidR="004E4D3F" w:rsidRPr="00EC1FA9" w:rsidRDefault="004E4D3F" w:rsidP="000736E6">
            <w:pPr>
              <w:jc w:val="center"/>
            </w:pPr>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0736E6">
            <w:pPr>
              <w:jc w:val="center"/>
            </w:pPr>
            <w:r w:rsidRPr="00EC1FA9">
              <w:t>16.6</w:t>
            </w:r>
          </w:p>
        </w:tc>
        <w:tc>
          <w:tcPr>
            <w:tcW w:w="619" w:type="pct"/>
            <w:noWrap/>
            <w:hideMark/>
          </w:tcPr>
          <w:p w14:paraId="4B51F471" w14:textId="77777777" w:rsidR="004E4D3F" w:rsidRPr="00EC1FA9" w:rsidRDefault="004E4D3F" w:rsidP="000736E6">
            <w:pPr>
              <w:jc w:val="center"/>
            </w:pPr>
            <w:r w:rsidRPr="00EC1FA9">
              <w:t>6.4</w:t>
            </w:r>
          </w:p>
        </w:tc>
        <w:tc>
          <w:tcPr>
            <w:tcW w:w="619" w:type="pct"/>
            <w:noWrap/>
            <w:hideMark/>
          </w:tcPr>
          <w:p w14:paraId="221B7343" w14:textId="77777777" w:rsidR="004E4D3F" w:rsidRPr="00EC1FA9" w:rsidRDefault="004E4D3F" w:rsidP="000736E6">
            <w:pPr>
              <w:jc w:val="center"/>
            </w:pPr>
            <w:r w:rsidRPr="00EC1FA9">
              <w:t>12.2</w:t>
            </w:r>
          </w:p>
        </w:tc>
        <w:tc>
          <w:tcPr>
            <w:tcW w:w="619" w:type="pct"/>
            <w:noWrap/>
            <w:hideMark/>
          </w:tcPr>
          <w:p w14:paraId="12218D83" w14:textId="77777777" w:rsidR="004E4D3F" w:rsidRPr="00EC1FA9" w:rsidRDefault="004E4D3F" w:rsidP="000736E6">
            <w:pPr>
              <w:jc w:val="center"/>
            </w:pPr>
            <w:r w:rsidRPr="00EC1FA9">
              <w:t>15.5</w:t>
            </w:r>
          </w:p>
        </w:tc>
        <w:tc>
          <w:tcPr>
            <w:tcW w:w="619" w:type="pct"/>
            <w:noWrap/>
            <w:hideMark/>
          </w:tcPr>
          <w:p w14:paraId="2C3E8899" w14:textId="77777777" w:rsidR="004E4D3F" w:rsidRPr="00EC1FA9" w:rsidRDefault="004E4D3F" w:rsidP="000736E6">
            <w:pPr>
              <w:jc w:val="center"/>
            </w:pPr>
            <w:r w:rsidRPr="00EC1FA9">
              <w:t>20.1</w:t>
            </w:r>
          </w:p>
        </w:tc>
        <w:tc>
          <w:tcPr>
            <w:tcW w:w="616" w:type="pct"/>
            <w:noWrap/>
            <w:hideMark/>
          </w:tcPr>
          <w:p w14:paraId="760B1D49" w14:textId="77777777" w:rsidR="004E4D3F" w:rsidRPr="00EC1FA9" w:rsidRDefault="004E4D3F" w:rsidP="000736E6">
            <w:pPr>
              <w:jc w:val="center"/>
            </w:pPr>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0736E6">
            <w:pPr>
              <w:jc w:val="center"/>
            </w:pPr>
            <w:r w:rsidRPr="00EC1FA9">
              <w:t>13.8</w:t>
            </w:r>
          </w:p>
        </w:tc>
        <w:tc>
          <w:tcPr>
            <w:tcW w:w="619" w:type="pct"/>
            <w:noWrap/>
            <w:hideMark/>
          </w:tcPr>
          <w:p w14:paraId="7EFEE292" w14:textId="77777777" w:rsidR="004E4D3F" w:rsidRPr="00EC1FA9" w:rsidRDefault="004E4D3F" w:rsidP="000736E6">
            <w:pPr>
              <w:jc w:val="center"/>
            </w:pPr>
            <w:r w:rsidRPr="00EC1FA9">
              <w:t>5.9</w:t>
            </w:r>
          </w:p>
        </w:tc>
        <w:tc>
          <w:tcPr>
            <w:tcW w:w="619" w:type="pct"/>
            <w:noWrap/>
            <w:hideMark/>
          </w:tcPr>
          <w:p w14:paraId="1346ECA2" w14:textId="77777777" w:rsidR="004E4D3F" w:rsidRPr="00EC1FA9" w:rsidRDefault="004E4D3F" w:rsidP="000736E6">
            <w:pPr>
              <w:jc w:val="center"/>
            </w:pPr>
            <w:r w:rsidRPr="00EC1FA9">
              <w:t>11.1</w:t>
            </w:r>
          </w:p>
        </w:tc>
        <w:tc>
          <w:tcPr>
            <w:tcW w:w="619" w:type="pct"/>
            <w:noWrap/>
            <w:hideMark/>
          </w:tcPr>
          <w:p w14:paraId="22F0C46A" w14:textId="77777777" w:rsidR="004E4D3F" w:rsidRPr="00EC1FA9" w:rsidRDefault="004E4D3F" w:rsidP="000736E6">
            <w:pPr>
              <w:jc w:val="center"/>
            </w:pPr>
            <w:r w:rsidRPr="00EC1FA9">
              <w:t>13.7</w:t>
            </w:r>
          </w:p>
        </w:tc>
        <w:tc>
          <w:tcPr>
            <w:tcW w:w="619" w:type="pct"/>
            <w:noWrap/>
            <w:hideMark/>
          </w:tcPr>
          <w:p w14:paraId="09ABEDE1" w14:textId="77777777" w:rsidR="004E4D3F" w:rsidRPr="00EC1FA9" w:rsidRDefault="004E4D3F" w:rsidP="000736E6">
            <w:pPr>
              <w:jc w:val="center"/>
            </w:pPr>
            <w:r w:rsidRPr="00EC1FA9">
              <w:t>16.2</w:t>
            </w:r>
          </w:p>
        </w:tc>
        <w:tc>
          <w:tcPr>
            <w:tcW w:w="616" w:type="pct"/>
            <w:noWrap/>
            <w:hideMark/>
          </w:tcPr>
          <w:p w14:paraId="23D17C46" w14:textId="77777777" w:rsidR="004E4D3F" w:rsidRPr="00EC1FA9" w:rsidRDefault="004E4D3F" w:rsidP="000736E6">
            <w:pPr>
              <w:jc w:val="center"/>
            </w:pPr>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0736E6">
            <w:pPr>
              <w:jc w:val="center"/>
            </w:pPr>
            <w:r w:rsidRPr="00EC1FA9">
              <w:t>9.4</w:t>
            </w:r>
          </w:p>
        </w:tc>
        <w:tc>
          <w:tcPr>
            <w:tcW w:w="619" w:type="pct"/>
            <w:noWrap/>
            <w:hideMark/>
          </w:tcPr>
          <w:p w14:paraId="365A337D" w14:textId="77777777" w:rsidR="004E4D3F" w:rsidRPr="00EC1FA9" w:rsidRDefault="004E4D3F" w:rsidP="000736E6">
            <w:pPr>
              <w:jc w:val="center"/>
            </w:pPr>
            <w:r w:rsidRPr="00EC1FA9">
              <w:t>3.3</w:t>
            </w:r>
          </w:p>
        </w:tc>
        <w:tc>
          <w:tcPr>
            <w:tcW w:w="619" w:type="pct"/>
            <w:noWrap/>
            <w:hideMark/>
          </w:tcPr>
          <w:p w14:paraId="3D760BD7" w14:textId="77777777" w:rsidR="004E4D3F" w:rsidRPr="00EC1FA9" w:rsidRDefault="004E4D3F" w:rsidP="000736E6">
            <w:pPr>
              <w:jc w:val="center"/>
            </w:pPr>
            <w:r w:rsidRPr="00EC1FA9">
              <w:t>6.4</w:t>
            </w:r>
          </w:p>
        </w:tc>
        <w:tc>
          <w:tcPr>
            <w:tcW w:w="619" w:type="pct"/>
            <w:noWrap/>
            <w:hideMark/>
          </w:tcPr>
          <w:p w14:paraId="74B1113E" w14:textId="77777777" w:rsidR="004E4D3F" w:rsidRPr="00EC1FA9" w:rsidRDefault="004E4D3F" w:rsidP="000736E6">
            <w:pPr>
              <w:jc w:val="center"/>
            </w:pPr>
            <w:r w:rsidRPr="00EC1FA9">
              <w:t>8.9</w:t>
            </w:r>
          </w:p>
        </w:tc>
        <w:tc>
          <w:tcPr>
            <w:tcW w:w="619" w:type="pct"/>
            <w:noWrap/>
            <w:hideMark/>
          </w:tcPr>
          <w:p w14:paraId="47EF6512" w14:textId="77777777" w:rsidR="004E4D3F" w:rsidRPr="00EC1FA9" w:rsidRDefault="004E4D3F" w:rsidP="000736E6">
            <w:pPr>
              <w:jc w:val="center"/>
            </w:pPr>
            <w:r w:rsidRPr="00EC1FA9">
              <w:t>11.9</w:t>
            </w:r>
          </w:p>
        </w:tc>
        <w:tc>
          <w:tcPr>
            <w:tcW w:w="616" w:type="pct"/>
            <w:noWrap/>
            <w:hideMark/>
          </w:tcPr>
          <w:p w14:paraId="46052C98" w14:textId="77777777" w:rsidR="004E4D3F" w:rsidRPr="00EC1FA9" w:rsidRDefault="004E4D3F" w:rsidP="000736E6">
            <w:pPr>
              <w:jc w:val="center"/>
            </w:pPr>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0736E6">
            <w:pPr>
              <w:jc w:val="center"/>
            </w:pPr>
            <w:r w:rsidRPr="00EC1FA9">
              <w:t>5.2</w:t>
            </w:r>
          </w:p>
        </w:tc>
        <w:tc>
          <w:tcPr>
            <w:tcW w:w="619" w:type="pct"/>
            <w:noWrap/>
            <w:hideMark/>
          </w:tcPr>
          <w:p w14:paraId="0E30FF3D" w14:textId="77777777" w:rsidR="004E4D3F" w:rsidRPr="00EC1FA9" w:rsidRDefault="004E4D3F" w:rsidP="000736E6">
            <w:pPr>
              <w:jc w:val="center"/>
            </w:pPr>
            <w:r w:rsidRPr="00EC1FA9">
              <w:t>1.8</w:t>
            </w:r>
          </w:p>
        </w:tc>
        <w:tc>
          <w:tcPr>
            <w:tcW w:w="619" w:type="pct"/>
            <w:noWrap/>
            <w:hideMark/>
          </w:tcPr>
          <w:p w14:paraId="08BC78C4" w14:textId="77777777" w:rsidR="004E4D3F" w:rsidRPr="00EC1FA9" w:rsidRDefault="004E4D3F" w:rsidP="000736E6">
            <w:pPr>
              <w:jc w:val="center"/>
            </w:pPr>
            <w:r w:rsidRPr="00EC1FA9">
              <w:t>3.3</w:t>
            </w:r>
          </w:p>
        </w:tc>
        <w:tc>
          <w:tcPr>
            <w:tcW w:w="619" w:type="pct"/>
            <w:noWrap/>
            <w:hideMark/>
          </w:tcPr>
          <w:p w14:paraId="4171B41F" w14:textId="77777777" w:rsidR="004E4D3F" w:rsidRPr="00EC1FA9" w:rsidRDefault="004E4D3F" w:rsidP="000736E6">
            <w:pPr>
              <w:jc w:val="center"/>
            </w:pPr>
            <w:r w:rsidRPr="00EC1FA9">
              <w:t>4.2</w:t>
            </w:r>
          </w:p>
        </w:tc>
        <w:tc>
          <w:tcPr>
            <w:tcW w:w="619" w:type="pct"/>
            <w:noWrap/>
            <w:hideMark/>
          </w:tcPr>
          <w:p w14:paraId="4217D697" w14:textId="77777777" w:rsidR="004E4D3F" w:rsidRPr="00EC1FA9" w:rsidRDefault="004E4D3F" w:rsidP="000736E6">
            <w:pPr>
              <w:jc w:val="center"/>
            </w:pPr>
            <w:r w:rsidRPr="00EC1FA9">
              <w:t>6.7</w:t>
            </w:r>
          </w:p>
        </w:tc>
        <w:tc>
          <w:tcPr>
            <w:tcW w:w="616" w:type="pct"/>
            <w:noWrap/>
            <w:hideMark/>
          </w:tcPr>
          <w:p w14:paraId="279023B7" w14:textId="77777777" w:rsidR="004E4D3F" w:rsidRPr="00EC1FA9" w:rsidRDefault="004E4D3F" w:rsidP="000736E6">
            <w:pPr>
              <w:jc w:val="center"/>
            </w:pPr>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0736E6">
            <w:pPr>
              <w:jc w:val="center"/>
            </w:pPr>
            <w:r w:rsidRPr="00EC1FA9">
              <w:t>12.7</w:t>
            </w:r>
          </w:p>
        </w:tc>
        <w:tc>
          <w:tcPr>
            <w:tcW w:w="619" w:type="pct"/>
            <w:noWrap/>
            <w:hideMark/>
          </w:tcPr>
          <w:p w14:paraId="5336A6B3" w14:textId="77777777" w:rsidR="004E4D3F" w:rsidRPr="00EC1FA9" w:rsidRDefault="004E4D3F" w:rsidP="000736E6">
            <w:pPr>
              <w:jc w:val="center"/>
            </w:pPr>
            <w:r w:rsidRPr="00EC1FA9">
              <w:t>5.9</w:t>
            </w:r>
          </w:p>
        </w:tc>
        <w:tc>
          <w:tcPr>
            <w:tcW w:w="619" w:type="pct"/>
            <w:noWrap/>
            <w:hideMark/>
          </w:tcPr>
          <w:p w14:paraId="72A5FBFD" w14:textId="77777777" w:rsidR="004E4D3F" w:rsidRPr="00EC1FA9" w:rsidRDefault="004E4D3F" w:rsidP="000736E6">
            <w:pPr>
              <w:jc w:val="center"/>
            </w:pPr>
            <w:r w:rsidRPr="00EC1FA9">
              <w:t>9.2</w:t>
            </w:r>
          </w:p>
        </w:tc>
        <w:tc>
          <w:tcPr>
            <w:tcW w:w="619" w:type="pct"/>
            <w:noWrap/>
            <w:hideMark/>
          </w:tcPr>
          <w:p w14:paraId="64C10661" w14:textId="77777777" w:rsidR="004E4D3F" w:rsidRPr="00EC1FA9" w:rsidRDefault="004E4D3F" w:rsidP="000736E6">
            <w:pPr>
              <w:jc w:val="center"/>
            </w:pPr>
            <w:r w:rsidRPr="00EC1FA9">
              <w:t>11.2</w:t>
            </w:r>
          </w:p>
        </w:tc>
        <w:tc>
          <w:tcPr>
            <w:tcW w:w="619" w:type="pct"/>
            <w:noWrap/>
            <w:hideMark/>
          </w:tcPr>
          <w:p w14:paraId="5C1E9F9D" w14:textId="77777777" w:rsidR="004E4D3F" w:rsidRPr="00EC1FA9" w:rsidRDefault="004E4D3F" w:rsidP="000736E6">
            <w:pPr>
              <w:jc w:val="center"/>
            </w:pPr>
            <w:r w:rsidRPr="00EC1FA9">
              <w:t>15.0</w:t>
            </w:r>
          </w:p>
        </w:tc>
        <w:tc>
          <w:tcPr>
            <w:tcW w:w="616" w:type="pct"/>
            <w:noWrap/>
            <w:hideMark/>
          </w:tcPr>
          <w:p w14:paraId="1DDE24DA" w14:textId="77777777" w:rsidR="004E4D3F" w:rsidRPr="00EC1FA9" w:rsidRDefault="004E4D3F" w:rsidP="000736E6">
            <w:pPr>
              <w:jc w:val="center"/>
            </w:pPr>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0736E6">
            <w:pPr>
              <w:jc w:val="center"/>
            </w:pPr>
            <w:r w:rsidRPr="00EC1FA9">
              <w:t>11.5</w:t>
            </w:r>
          </w:p>
        </w:tc>
        <w:tc>
          <w:tcPr>
            <w:tcW w:w="619" w:type="pct"/>
            <w:noWrap/>
            <w:hideMark/>
          </w:tcPr>
          <w:p w14:paraId="254F681D" w14:textId="77777777" w:rsidR="004E4D3F" w:rsidRPr="00EC1FA9" w:rsidRDefault="004E4D3F" w:rsidP="000736E6">
            <w:pPr>
              <w:jc w:val="center"/>
            </w:pPr>
            <w:r w:rsidRPr="00EC1FA9">
              <w:t>1.9</w:t>
            </w:r>
          </w:p>
        </w:tc>
        <w:tc>
          <w:tcPr>
            <w:tcW w:w="619" w:type="pct"/>
            <w:noWrap/>
            <w:hideMark/>
          </w:tcPr>
          <w:p w14:paraId="7259E4F1" w14:textId="77777777" w:rsidR="004E4D3F" w:rsidRPr="00EC1FA9" w:rsidRDefault="004E4D3F" w:rsidP="000736E6">
            <w:pPr>
              <w:jc w:val="center"/>
            </w:pPr>
            <w:r w:rsidRPr="00EC1FA9">
              <w:t>7.0</w:t>
            </w:r>
          </w:p>
        </w:tc>
        <w:tc>
          <w:tcPr>
            <w:tcW w:w="619" w:type="pct"/>
            <w:noWrap/>
            <w:hideMark/>
          </w:tcPr>
          <w:p w14:paraId="7DB0EB88" w14:textId="77777777" w:rsidR="004E4D3F" w:rsidRPr="00EC1FA9" w:rsidRDefault="004E4D3F" w:rsidP="000736E6">
            <w:pPr>
              <w:jc w:val="center"/>
            </w:pPr>
            <w:r w:rsidRPr="00EC1FA9">
              <w:t>10.4</w:t>
            </w:r>
          </w:p>
        </w:tc>
        <w:tc>
          <w:tcPr>
            <w:tcW w:w="619" w:type="pct"/>
            <w:noWrap/>
            <w:hideMark/>
          </w:tcPr>
          <w:p w14:paraId="0748B586" w14:textId="77777777" w:rsidR="004E4D3F" w:rsidRPr="00EC1FA9" w:rsidRDefault="004E4D3F" w:rsidP="000736E6">
            <w:pPr>
              <w:jc w:val="center"/>
            </w:pPr>
            <w:r w:rsidRPr="00EC1FA9">
              <w:t>14.5</w:t>
            </w:r>
          </w:p>
        </w:tc>
        <w:tc>
          <w:tcPr>
            <w:tcW w:w="616" w:type="pct"/>
            <w:noWrap/>
            <w:hideMark/>
          </w:tcPr>
          <w:p w14:paraId="0B688590" w14:textId="77777777" w:rsidR="004E4D3F" w:rsidRPr="00EC1FA9" w:rsidRDefault="004E4D3F" w:rsidP="000736E6">
            <w:pPr>
              <w:jc w:val="center"/>
            </w:pPr>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0736E6">
            <w:pPr>
              <w:jc w:val="center"/>
            </w:pPr>
            <w:r w:rsidRPr="00EC1FA9">
              <w:t>17.0</w:t>
            </w:r>
          </w:p>
        </w:tc>
        <w:tc>
          <w:tcPr>
            <w:tcW w:w="619" w:type="pct"/>
            <w:noWrap/>
            <w:hideMark/>
          </w:tcPr>
          <w:p w14:paraId="3AB2FEA5" w14:textId="77777777" w:rsidR="004E4D3F" w:rsidRPr="00EC1FA9" w:rsidRDefault="004E4D3F" w:rsidP="000736E6">
            <w:pPr>
              <w:jc w:val="center"/>
            </w:pPr>
            <w:r w:rsidRPr="00EC1FA9">
              <w:t>4.3</w:t>
            </w:r>
          </w:p>
        </w:tc>
        <w:tc>
          <w:tcPr>
            <w:tcW w:w="619" w:type="pct"/>
            <w:noWrap/>
            <w:hideMark/>
          </w:tcPr>
          <w:p w14:paraId="7FDFC386" w14:textId="77777777" w:rsidR="004E4D3F" w:rsidRPr="00EC1FA9" w:rsidRDefault="004E4D3F" w:rsidP="000736E6">
            <w:pPr>
              <w:jc w:val="center"/>
            </w:pPr>
            <w:r w:rsidRPr="00EC1FA9">
              <w:t>10.0</w:t>
            </w:r>
          </w:p>
        </w:tc>
        <w:tc>
          <w:tcPr>
            <w:tcW w:w="619" w:type="pct"/>
            <w:noWrap/>
            <w:hideMark/>
          </w:tcPr>
          <w:p w14:paraId="465CE5BD" w14:textId="77777777" w:rsidR="004E4D3F" w:rsidRPr="00EC1FA9" w:rsidRDefault="004E4D3F" w:rsidP="000736E6">
            <w:pPr>
              <w:jc w:val="center"/>
            </w:pPr>
            <w:r w:rsidRPr="00EC1FA9">
              <w:t>15.4</w:t>
            </w:r>
          </w:p>
        </w:tc>
        <w:tc>
          <w:tcPr>
            <w:tcW w:w="619" w:type="pct"/>
            <w:noWrap/>
            <w:hideMark/>
          </w:tcPr>
          <w:p w14:paraId="74E65973" w14:textId="77777777" w:rsidR="004E4D3F" w:rsidRPr="00EC1FA9" w:rsidRDefault="004E4D3F" w:rsidP="000736E6">
            <w:pPr>
              <w:jc w:val="center"/>
            </w:pPr>
            <w:r w:rsidRPr="00EC1FA9">
              <w:t>23.4</w:t>
            </w:r>
          </w:p>
        </w:tc>
        <w:tc>
          <w:tcPr>
            <w:tcW w:w="616" w:type="pct"/>
            <w:noWrap/>
            <w:hideMark/>
          </w:tcPr>
          <w:p w14:paraId="44029028" w14:textId="77777777" w:rsidR="004E4D3F" w:rsidRPr="00EC1FA9" w:rsidRDefault="004E4D3F" w:rsidP="000736E6">
            <w:pPr>
              <w:jc w:val="center"/>
            </w:pPr>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0736E6">
            <w:pPr>
              <w:jc w:val="center"/>
            </w:pPr>
            <w:r w:rsidRPr="00EC1FA9">
              <w:t>8.3</w:t>
            </w:r>
          </w:p>
        </w:tc>
        <w:tc>
          <w:tcPr>
            <w:tcW w:w="619" w:type="pct"/>
            <w:noWrap/>
            <w:hideMark/>
          </w:tcPr>
          <w:p w14:paraId="0AB867A3" w14:textId="77777777" w:rsidR="004E4D3F" w:rsidRPr="00EC1FA9" w:rsidRDefault="004E4D3F" w:rsidP="000736E6">
            <w:pPr>
              <w:jc w:val="center"/>
            </w:pPr>
            <w:r w:rsidRPr="00EC1FA9">
              <w:t>3.3</w:t>
            </w:r>
          </w:p>
        </w:tc>
        <w:tc>
          <w:tcPr>
            <w:tcW w:w="619" w:type="pct"/>
            <w:noWrap/>
            <w:hideMark/>
          </w:tcPr>
          <w:p w14:paraId="5F6C8146" w14:textId="77777777" w:rsidR="004E4D3F" w:rsidRPr="00EC1FA9" w:rsidRDefault="004E4D3F" w:rsidP="000736E6">
            <w:pPr>
              <w:jc w:val="center"/>
            </w:pPr>
            <w:r w:rsidRPr="00EC1FA9">
              <w:t>7.1</w:t>
            </w:r>
          </w:p>
        </w:tc>
        <w:tc>
          <w:tcPr>
            <w:tcW w:w="619" w:type="pct"/>
            <w:noWrap/>
            <w:hideMark/>
          </w:tcPr>
          <w:p w14:paraId="60A848F2" w14:textId="77777777" w:rsidR="004E4D3F" w:rsidRPr="00EC1FA9" w:rsidRDefault="004E4D3F" w:rsidP="000736E6">
            <w:pPr>
              <w:jc w:val="center"/>
            </w:pPr>
            <w:r w:rsidRPr="00EC1FA9">
              <w:t>7.9</w:t>
            </w:r>
          </w:p>
        </w:tc>
        <w:tc>
          <w:tcPr>
            <w:tcW w:w="619" w:type="pct"/>
            <w:noWrap/>
            <w:hideMark/>
          </w:tcPr>
          <w:p w14:paraId="3303690C" w14:textId="77777777" w:rsidR="004E4D3F" w:rsidRPr="00EC1FA9" w:rsidRDefault="004E4D3F" w:rsidP="000736E6">
            <w:pPr>
              <w:jc w:val="center"/>
            </w:pPr>
            <w:r w:rsidRPr="00EC1FA9">
              <w:t>9.1</w:t>
            </w:r>
          </w:p>
        </w:tc>
        <w:tc>
          <w:tcPr>
            <w:tcW w:w="616" w:type="pct"/>
            <w:noWrap/>
            <w:hideMark/>
          </w:tcPr>
          <w:p w14:paraId="24E1B1E0" w14:textId="77777777" w:rsidR="004E4D3F" w:rsidRPr="00EC1FA9" w:rsidRDefault="004E4D3F" w:rsidP="000736E6">
            <w:pPr>
              <w:jc w:val="center"/>
            </w:pPr>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0736E6">
            <w:pPr>
              <w:jc w:val="center"/>
            </w:pPr>
            <w:r w:rsidRPr="00EC1FA9">
              <w:t>13.5</w:t>
            </w:r>
          </w:p>
        </w:tc>
        <w:tc>
          <w:tcPr>
            <w:tcW w:w="619" w:type="pct"/>
            <w:noWrap/>
            <w:hideMark/>
          </w:tcPr>
          <w:p w14:paraId="1CF06928" w14:textId="77777777" w:rsidR="004E4D3F" w:rsidRPr="00EC1FA9" w:rsidRDefault="004E4D3F" w:rsidP="000736E6">
            <w:pPr>
              <w:jc w:val="center"/>
            </w:pPr>
            <w:r w:rsidRPr="00EC1FA9">
              <w:t>5.3</w:t>
            </w:r>
          </w:p>
        </w:tc>
        <w:tc>
          <w:tcPr>
            <w:tcW w:w="619" w:type="pct"/>
            <w:noWrap/>
            <w:hideMark/>
          </w:tcPr>
          <w:p w14:paraId="4DFEDD00" w14:textId="77777777" w:rsidR="004E4D3F" w:rsidRPr="00EC1FA9" w:rsidRDefault="004E4D3F" w:rsidP="000736E6">
            <w:pPr>
              <w:jc w:val="center"/>
            </w:pPr>
            <w:r w:rsidRPr="00EC1FA9">
              <w:t>9.2</w:t>
            </w:r>
          </w:p>
        </w:tc>
        <w:tc>
          <w:tcPr>
            <w:tcW w:w="619" w:type="pct"/>
            <w:noWrap/>
            <w:hideMark/>
          </w:tcPr>
          <w:p w14:paraId="45712F0D" w14:textId="77777777" w:rsidR="004E4D3F" w:rsidRPr="00EC1FA9" w:rsidRDefault="004E4D3F" w:rsidP="000736E6">
            <w:pPr>
              <w:jc w:val="center"/>
            </w:pPr>
            <w:r w:rsidRPr="00EC1FA9">
              <w:t>12.0</w:t>
            </w:r>
          </w:p>
        </w:tc>
        <w:tc>
          <w:tcPr>
            <w:tcW w:w="619" w:type="pct"/>
            <w:noWrap/>
            <w:hideMark/>
          </w:tcPr>
          <w:p w14:paraId="2226EEB3" w14:textId="77777777" w:rsidR="004E4D3F" w:rsidRPr="00EC1FA9" w:rsidRDefault="004E4D3F" w:rsidP="000736E6">
            <w:pPr>
              <w:jc w:val="center"/>
            </w:pPr>
            <w:r w:rsidRPr="00EC1FA9">
              <w:t>17.1</w:t>
            </w:r>
          </w:p>
        </w:tc>
        <w:tc>
          <w:tcPr>
            <w:tcW w:w="616" w:type="pct"/>
            <w:noWrap/>
            <w:hideMark/>
          </w:tcPr>
          <w:p w14:paraId="4AA00EDC" w14:textId="77777777" w:rsidR="004E4D3F" w:rsidRPr="00EC1FA9" w:rsidRDefault="004E4D3F" w:rsidP="000736E6">
            <w:pPr>
              <w:jc w:val="center"/>
            </w:pPr>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0736E6">
            <w:pPr>
              <w:jc w:val="center"/>
            </w:pPr>
            <w:r w:rsidRPr="00EC1FA9">
              <w:t>14.9</w:t>
            </w:r>
          </w:p>
        </w:tc>
        <w:tc>
          <w:tcPr>
            <w:tcW w:w="619" w:type="pct"/>
            <w:noWrap/>
            <w:hideMark/>
          </w:tcPr>
          <w:p w14:paraId="2C1D383C" w14:textId="77777777" w:rsidR="004E4D3F" w:rsidRPr="00EC1FA9" w:rsidRDefault="004E4D3F" w:rsidP="000736E6">
            <w:pPr>
              <w:jc w:val="center"/>
            </w:pPr>
            <w:r w:rsidRPr="00EC1FA9">
              <w:t>2.9</w:t>
            </w:r>
          </w:p>
        </w:tc>
        <w:tc>
          <w:tcPr>
            <w:tcW w:w="619" w:type="pct"/>
            <w:noWrap/>
            <w:hideMark/>
          </w:tcPr>
          <w:p w14:paraId="78033028" w14:textId="77777777" w:rsidR="004E4D3F" w:rsidRPr="00EC1FA9" w:rsidRDefault="004E4D3F" w:rsidP="000736E6">
            <w:pPr>
              <w:jc w:val="center"/>
            </w:pPr>
            <w:r w:rsidRPr="00EC1FA9">
              <w:t>9.3</w:t>
            </w:r>
          </w:p>
        </w:tc>
        <w:tc>
          <w:tcPr>
            <w:tcW w:w="619" w:type="pct"/>
            <w:noWrap/>
            <w:hideMark/>
          </w:tcPr>
          <w:p w14:paraId="2D5B70FC" w14:textId="77777777" w:rsidR="004E4D3F" w:rsidRPr="00EC1FA9" w:rsidRDefault="004E4D3F" w:rsidP="000736E6">
            <w:pPr>
              <w:jc w:val="center"/>
            </w:pPr>
            <w:r w:rsidRPr="00EC1FA9">
              <w:t>13.6</w:t>
            </w:r>
          </w:p>
        </w:tc>
        <w:tc>
          <w:tcPr>
            <w:tcW w:w="619" w:type="pct"/>
            <w:noWrap/>
            <w:hideMark/>
          </w:tcPr>
          <w:p w14:paraId="280A302A" w14:textId="77777777" w:rsidR="004E4D3F" w:rsidRPr="00EC1FA9" w:rsidRDefault="004E4D3F" w:rsidP="000736E6">
            <w:pPr>
              <w:jc w:val="center"/>
            </w:pPr>
            <w:r w:rsidRPr="00EC1FA9">
              <w:t>19.1</w:t>
            </w:r>
          </w:p>
        </w:tc>
        <w:tc>
          <w:tcPr>
            <w:tcW w:w="616" w:type="pct"/>
            <w:noWrap/>
            <w:hideMark/>
          </w:tcPr>
          <w:p w14:paraId="29E69313" w14:textId="77777777" w:rsidR="004E4D3F" w:rsidRPr="00EC1FA9" w:rsidRDefault="004E4D3F" w:rsidP="000736E6">
            <w:pPr>
              <w:jc w:val="center"/>
            </w:pPr>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0736E6">
            <w:pPr>
              <w:jc w:val="center"/>
            </w:pPr>
            <w:r w:rsidRPr="00EC1FA9">
              <w:t>12.7</w:t>
            </w:r>
          </w:p>
        </w:tc>
        <w:tc>
          <w:tcPr>
            <w:tcW w:w="619" w:type="pct"/>
            <w:noWrap/>
            <w:hideMark/>
          </w:tcPr>
          <w:p w14:paraId="703A6024" w14:textId="77777777" w:rsidR="004E4D3F" w:rsidRPr="00EC1FA9" w:rsidRDefault="004E4D3F" w:rsidP="000736E6">
            <w:pPr>
              <w:jc w:val="center"/>
            </w:pPr>
            <w:r w:rsidRPr="00EC1FA9">
              <w:t>6.9</w:t>
            </w:r>
          </w:p>
        </w:tc>
        <w:tc>
          <w:tcPr>
            <w:tcW w:w="619" w:type="pct"/>
            <w:noWrap/>
            <w:hideMark/>
          </w:tcPr>
          <w:p w14:paraId="0A874AAE" w14:textId="77777777" w:rsidR="004E4D3F" w:rsidRPr="00EC1FA9" w:rsidRDefault="004E4D3F" w:rsidP="000736E6">
            <w:pPr>
              <w:jc w:val="center"/>
            </w:pPr>
            <w:r w:rsidRPr="00EC1FA9">
              <w:t>10.3</w:t>
            </w:r>
          </w:p>
        </w:tc>
        <w:tc>
          <w:tcPr>
            <w:tcW w:w="619" w:type="pct"/>
            <w:noWrap/>
            <w:hideMark/>
          </w:tcPr>
          <w:p w14:paraId="0348BA86" w14:textId="77777777" w:rsidR="004E4D3F" w:rsidRPr="00EC1FA9" w:rsidRDefault="004E4D3F" w:rsidP="000736E6">
            <w:pPr>
              <w:jc w:val="center"/>
            </w:pPr>
            <w:r w:rsidRPr="00EC1FA9">
              <w:t>11.9</w:t>
            </w:r>
          </w:p>
        </w:tc>
        <w:tc>
          <w:tcPr>
            <w:tcW w:w="619" w:type="pct"/>
            <w:noWrap/>
            <w:hideMark/>
          </w:tcPr>
          <w:p w14:paraId="18285AD5" w14:textId="77777777" w:rsidR="004E4D3F" w:rsidRPr="00EC1FA9" w:rsidRDefault="004E4D3F" w:rsidP="000736E6">
            <w:pPr>
              <w:jc w:val="center"/>
            </w:pPr>
            <w:r w:rsidRPr="00EC1FA9">
              <w:t>14.9</w:t>
            </w:r>
          </w:p>
        </w:tc>
        <w:tc>
          <w:tcPr>
            <w:tcW w:w="616" w:type="pct"/>
            <w:noWrap/>
            <w:hideMark/>
          </w:tcPr>
          <w:p w14:paraId="5F31610A" w14:textId="77777777" w:rsidR="004E4D3F" w:rsidRPr="00EC1FA9" w:rsidRDefault="004E4D3F" w:rsidP="000736E6">
            <w:pPr>
              <w:jc w:val="center"/>
            </w:pPr>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0736E6">
            <w:pPr>
              <w:jc w:val="center"/>
            </w:pPr>
            <w:r w:rsidRPr="00EC1FA9">
              <w:t>10.6</w:t>
            </w:r>
          </w:p>
        </w:tc>
        <w:tc>
          <w:tcPr>
            <w:tcW w:w="619" w:type="pct"/>
            <w:noWrap/>
            <w:hideMark/>
          </w:tcPr>
          <w:p w14:paraId="4C395471" w14:textId="77777777" w:rsidR="004E4D3F" w:rsidRPr="00EC1FA9" w:rsidRDefault="004E4D3F" w:rsidP="000736E6">
            <w:pPr>
              <w:jc w:val="center"/>
            </w:pPr>
            <w:r w:rsidRPr="00EC1FA9">
              <w:t>2.8</w:t>
            </w:r>
          </w:p>
        </w:tc>
        <w:tc>
          <w:tcPr>
            <w:tcW w:w="619" w:type="pct"/>
            <w:noWrap/>
            <w:hideMark/>
          </w:tcPr>
          <w:p w14:paraId="4E695DD3" w14:textId="77777777" w:rsidR="004E4D3F" w:rsidRPr="00EC1FA9" w:rsidRDefault="004E4D3F" w:rsidP="000736E6">
            <w:pPr>
              <w:jc w:val="center"/>
            </w:pPr>
            <w:r w:rsidRPr="00EC1FA9">
              <w:t>6.6</w:t>
            </w:r>
          </w:p>
        </w:tc>
        <w:tc>
          <w:tcPr>
            <w:tcW w:w="619" w:type="pct"/>
            <w:noWrap/>
            <w:hideMark/>
          </w:tcPr>
          <w:p w14:paraId="3B413B46" w14:textId="77777777" w:rsidR="004E4D3F" w:rsidRPr="00EC1FA9" w:rsidRDefault="004E4D3F" w:rsidP="000736E6">
            <w:pPr>
              <w:jc w:val="center"/>
            </w:pPr>
            <w:r w:rsidRPr="00EC1FA9">
              <w:t>9.3</w:t>
            </w:r>
          </w:p>
        </w:tc>
        <w:tc>
          <w:tcPr>
            <w:tcW w:w="619" w:type="pct"/>
            <w:noWrap/>
            <w:hideMark/>
          </w:tcPr>
          <w:p w14:paraId="508BBB2E" w14:textId="77777777" w:rsidR="004E4D3F" w:rsidRPr="00EC1FA9" w:rsidRDefault="004E4D3F" w:rsidP="000736E6">
            <w:pPr>
              <w:jc w:val="center"/>
            </w:pPr>
            <w:r w:rsidRPr="00EC1FA9">
              <w:t>13.5</w:t>
            </w:r>
          </w:p>
        </w:tc>
        <w:tc>
          <w:tcPr>
            <w:tcW w:w="616" w:type="pct"/>
            <w:noWrap/>
            <w:hideMark/>
          </w:tcPr>
          <w:p w14:paraId="1B98A9E2" w14:textId="77777777" w:rsidR="004E4D3F" w:rsidRPr="00EC1FA9" w:rsidRDefault="004E4D3F" w:rsidP="000736E6">
            <w:pPr>
              <w:jc w:val="center"/>
            </w:pPr>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0736E6">
            <w:pPr>
              <w:jc w:val="center"/>
            </w:pPr>
            <w:r w:rsidRPr="00EC1FA9">
              <w:t>7.6</w:t>
            </w:r>
          </w:p>
        </w:tc>
        <w:tc>
          <w:tcPr>
            <w:tcW w:w="619" w:type="pct"/>
            <w:noWrap/>
            <w:hideMark/>
          </w:tcPr>
          <w:p w14:paraId="012480BC" w14:textId="77777777" w:rsidR="004E4D3F" w:rsidRPr="00EC1FA9" w:rsidRDefault="004E4D3F" w:rsidP="000736E6">
            <w:pPr>
              <w:jc w:val="center"/>
            </w:pPr>
            <w:r w:rsidRPr="00EC1FA9">
              <w:t>2.0</w:t>
            </w:r>
          </w:p>
        </w:tc>
        <w:tc>
          <w:tcPr>
            <w:tcW w:w="619" w:type="pct"/>
            <w:noWrap/>
            <w:hideMark/>
          </w:tcPr>
          <w:p w14:paraId="706B5E1F" w14:textId="77777777" w:rsidR="004E4D3F" w:rsidRPr="00EC1FA9" w:rsidRDefault="004E4D3F" w:rsidP="000736E6">
            <w:pPr>
              <w:jc w:val="center"/>
            </w:pPr>
            <w:r w:rsidRPr="00EC1FA9">
              <w:t>4.5</w:t>
            </w:r>
          </w:p>
        </w:tc>
        <w:tc>
          <w:tcPr>
            <w:tcW w:w="619" w:type="pct"/>
            <w:noWrap/>
            <w:hideMark/>
          </w:tcPr>
          <w:p w14:paraId="6206C372" w14:textId="77777777" w:rsidR="004E4D3F" w:rsidRPr="00EC1FA9" w:rsidRDefault="004E4D3F" w:rsidP="000736E6">
            <w:pPr>
              <w:jc w:val="center"/>
            </w:pPr>
            <w:r w:rsidRPr="00EC1FA9">
              <w:t>6.7</w:t>
            </w:r>
          </w:p>
        </w:tc>
        <w:tc>
          <w:tcPr>
            <w:tcW w:w="619" w:type="pct"/>
            <w:noWrap/>
            <w:hideMark/>
          </w:tcPr>
          <w:p w14:paraId="3884DF48" w14:textId="77777777" w:rsidR="004E4D3F" w:rsidRPr="00EC1FA9" w:rsidRDefault="004E4D3F" w:rsidP="000736E6">
            <w:pPr>
              <w:jc w:val="center"/>
            </w:pPr>
            <w:r w:rsidRPr="00EC1FA9">
              <w:t>10.1</w:t>
            </w:r>
          </w:p>
        </w:tc>
        <w:tc>
          <w:tcPr>
            <w:tcW w:w="616" w:type="pct"/>
            <w:noWrap/>
            <w:hideMark/>
          </w:tcPr>
          <w:p w14:paraId="5C769217" w14:textId="77777777" w:rsidR="004E4D3F" w:rsidRPr="00EC1FA9" w:rsidRDefault="004E4D3F" w:rsidP="000736E6">
            <w:pPr>
              <w:jc w:val="center"/>
            </w:pPr>
            <w:r w:rsidRPr="00EC1FA9">
              <w:t>21.4</w:t>
            </w:r>
          </w:p>
        </w:tc>
      </w:tr>
    </w:tbl>
    <w:p w14:paraId="56F74E02" w14:textId="19FEACB0" w:rsidR="004E4D3F" w:rsidRDefault="004E4D3F" w:rsidP="0054558C">
      <w:pPr>
        <w:rPr>
          <w:i/>
          <w:iCs/>
          <w:color w:val="44546A" w:themeColor="text2"/>
          <w:sz w:val="18"/>
          <w:szCs w:val="18"/>
        </w:rPr>
      </w:pPr>
      <w:r w:rsidRPr="00EC1FA9">
        <w:rPr>
          <w:i/>
          <w:iCs/>
          <w:color w:val="44546A" w:themeColor="text2"/>
          <w:sz w:val="18"/>
          <w:szCs w:val="18"/>
        </w:rPr>
        <w:br w:type="page"/>
      </w:r>
    </w:p>
    <w:p w14:paraId="6FBE9D43" w14:textId="089405F4" w:rsidR="008A69EE" w:rsidRDefault="008A69EE" w:rsidP="00091719">
      <w:pPr>
        <w:pStyle w:val="Caption"/>
        <w:keepNext/>
      </w:pPr>
      <w:bookmarkStart w:id="17" w:name="_Ref11838133"/>
      <w:bookmarkStart w:id="18" w:name="_Toc12264716"/>
      <w:r>
        <w:lastRenderedPageBreak/>
        <w:t>Table S</w:t>
      </w:r>
      <w:r w:rsidR="009510B6">
        <w:fldChar w:fldCharType="begin"/>
      </w:r>
      <w:r w:rsidR="009510B6">
        <w:instrText xml:space="preserve"> SEQ Table_S \* ARABIC </w:instrText>
      </w:r>
      <w:r w:rsidR="009510B6">
        <w:fldChar w:fldCharType="separate"/>
      </w:r>
      <w:r w:rsidR="000736E6">
        <w:rPr>
          <w:noProof/>
        </w:rPr>
        <w:t>2</w:t>
      </w:r>
      <w:r w:rsidR="009510B6">
        <w:rPr>
          <w:noProof/>
        </w:rPr>
        <w:fldChar w:fldCharType="end"/>
      </w:r>
      <w:bookmarkEnd w:id="17"/>
      <w:r>
        <w:t xml:space="preserve">: Available </w:t>
      </w:r>
      <w:r w:rsidR="00091719">
        <w:t xml:space="preserve">childhood </w:t>
      </w:r>
      <w:r>
        <w:t>asthma incidence rate</w:t>
      </w:r>
      <w:r w:rsidR="00091719">
        <w:t>s</w:t>
      </w:r>
      <w:r>
        <w:t xml:space="preserve"> by state and year</w:t>
      </w:r>
      <w:bookmarkEnd w:id="18"/>
    </w:p>
    <w:tbl>
      <w:tblPr>
        <w:tblW w:w="5000" w:type="pct"/>
        <w:tblLook w:val="04A0" w:firstRow="1" w:lastRow="0" w:firstColumn="1" w:lastColumn="0" w:noHBand="0" w:noVBand="1"/>
      </w:tblPr>
      <w:tblGrid>
        <w:gridCol w:w="3006"/>
        <w:gridCol w:w="1606"/>
        <w:gridCol w:w="1606"/>
        <w:gridCol w:w="1606"/>
        <w:gridCol w:w="1606"/>
        <w:gridCol w:w="1606"/>
        <w:gridCol w:w="1914"/>
      </w:tblGrid>
      <w:tr w:rsidR="001B2369" w:rsidRPr="001B2369" w14:paraId="5A251DA7" w14:textId="77777777" w:rsidTr="000736E6">
        <w:trPr>
          <w:trHeight w:val="300"/>
        </w:trPr>
        <w:tc>
          <w:tcPr>
            <w:tcW w:w="11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77777777" w:rsidR="001B2369" w:rsidRPr="001B2369" w:rsidRDefault="001B2369" w:rsidP="001B2369">
            <w:pPr>
              <w:spacing w:after="0" w:line="240" w:lineRule="auto"/>
              <w:jc w:val="center"/>
              <w:rPr>
                <w:rFonts w:ascii="Calibri" w:eastAsia="Times New Roman" w:hAnsi="Calibri" w:cs="Calibri"/>
                <w:b/>
                <w:bCs/>
                <w:color w:val="000000"/>
              </w:rPr>
            </w:pPr>
            <w:r w:rsidRPr="001B2369">
              <w:rPr>
                <w:rFonts w:ascii="Calibri" w:eastAsia="Times New Roman" w:hAnsi="Calibri" w:cs="Calibri"/>
                <w:b/>
                <w:bCs/>
                <w:color w:val="000000"/>
              </w:rPr>
              <w:t>State</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6</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7</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8</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9</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10</w:t>
            </w:r>
            <w:r>
              <w:rPr>
                <w:rFonts w:ascii="Calibri" w:eastAsia="Times New Roman" w:hAnsi="Calibri" w:cs="Calibri"/>
                <w:b/>
                <w:bCs/>
                <w:color w:val="000000"/>
              </w:rPr>
              <w:t>*</w:t>
            </w:r>
          </w:p>
        </w:tc>
        <w:tc>
          <w:tcPr>
            <w:tcW w:w="740"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1B2369" w:rsidRDefault="001B2369" w:rsidP="001B2369">
            <w:pPr>
              <w:spacing w:after="0" w:line="240" w:lineRule="auto"/>
              <w:jc w:val="center"/>
              <w:rPr>
                <w:rFonts w:ascii="Calibri" w:eastAsia="Times New Roman" w:hAnsi="Calibri" w:cs="Calibri"/>
                <w:b/>
                <w:bCs/>
                <w:color w:val="000000"/>
              </w:rPr>
            </w:pPr>
            <w:r w:rsidRPr="001B2369">
              <w:rPr>
                <w:rFonts w:ascii="Calibri" w:eastAsia="Times New Roman" w:hAnsi="Calibri" w:cs="Calibri"/>
                <w:b/>
                <w:bCs/>
                <w:color w:val="000000"/>
              </w:rPr>
              <w:t>Aggregate</w:t>
            </w:r>
            <w:r w:rsidR="00091719">
              <w:rPr>
                <w:rFonts w:ascii="Calibri" w:eastAsia="Times New Roman" w:hAnsi="Calibri" w:cs="Calibri"/>
                <w:b/>
                <w:bCs/>
                <w:color w:val="000000"/>
              </w:rPr>
              <w:t xml:space="preserve"> IR*</w:t>
            </w:r>
          </w:p>
        </w:tc>
      </w:tr>
      <w:tr w:rsidR="001B2369" w:rsidRPr="001B2369" w14:paraId="09C4FEC4"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labama</w:t>
            </w:r>
          </w:p>
        </w:tc>
        <w:tc>
          <w:tcPr>
            <w:tcW w:w="620" w:type="pct"/>
            <w:tcBorders>
              <w:top w:val="nil"/>
              <w:left w:val="nil"/>
              <w:bottom w:val="single" w:sz="4" w:space="0" w:color="auto"/>
              <w:right w:val="single" w:sz="4" w:space="0" w:color="auto"/>
            </w:tcBorders>
            <w:shd w:val="clear" w:color="auto" w:fill="auto"/>
            <w:noWrap/>
            <w:vAlign w:val="bottom"/>
            <w:hideMark/>
          </w:tcPr>
          <w:p w14:paraId="682B0C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685273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3F53D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180ECB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A0557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9F43C9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8D38063"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laska</w:t>
            </w:r>
          </w:p>
        </w:tc>
        <w:tc>
          <w:tcPr>
            <w:tcW w:w="620" w:type="pct"/>
            <w:tcBorders>
              <w:top w:val="nil"/>
              <w:left w:val="nil"/>
              <w:bottom w:val="single" w:sz="4" w:space="0" w:color="auto"/>
              <w:right w:val="single" w:sz="4" w:space="0" w:color="auto"/>
            </w:tcBorders>
            <w:shd w:val="clear" w:color="auto" w:fill="auto"/>
            <w:noWrap/>
            <w:vAlign w:val="bottom"/>
            <w:hideMark/>
          </w:tcPr>
          <w:p w14:paraId="57AB619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4CBEA6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DED01C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6A39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E30FB7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82D319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A3520ED"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rizona</w:t>
            </w:r>
          </w:p>
        </w:tc>
        <w:tc>
          <w:tcPr>
            <w:tcW w:w="620"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3.7</w:t>
            </w:r>
          </w:p>
        </w:tc>
        <w:tc>
          <w:tcPr>
            <w:tcW w:w="620"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8</w:t>
            </w:r>
          </w:p>
        </w:tc>
        <w:tc>
          <w:tcPr>
            <w:tcW w:w="620" w:type="pct"/>
            <w:tcBorders>
              <w:top w:val="nil"/>
              <w:left w:val="nil"/>
              <w:bottom w:val="single" w:sz="4" w:space="0" w:color="auto"/>
              <w:right w:val="single" w:sz="4" w:space="0" w:color="auto"/>
            </w:tcBorders>
            <w:shd w:val="clear" w:color="auto" w:fill="auto"/>
            <w:noWrap/>
            <w:vAlign w:val="bottom"/>
            <w:hideMark/>
          </w:tcPr>
          <w:p w14:paraId="7E7DA37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4F5D9A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6AC0DE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2</w:t>
            </w:r>
          </w:p>
        </w:tc>
      </w:tr>
      <w:tr w:rsidR="001B2369" w:rsidRPr="001B2369" w14:paraId="4A397D7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rkansas</w:t>
            </w:r>
          </w:p>
        </w:tc>
        <w:tc>
          <w:tcPr>
            <w:tcW w:w="620" w:type="pct"/>
            <w:tcBorders>
              <w:top w:val="nil"/>
              <w:left w:val="nil"/>
              <w:bottom w:val="single" w:sz="4" w:space="0" w:color="auto"/>
              <w:right w:val="single" w:sz="4" w:space="0" w:color="auto"/>
            </w:tcBorders>
            <w:shd w:val="clear" w:color="auto" w:fill="auto"/>
            <w:noWrap/>
            <w:vAlign w:val="bottom"/>
            <w:hideMark/>
          </w:tcPr>
          <w:p w14:paraId="272B833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B56DBF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E41183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24A40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592D49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CF3A6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314C1DE"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alifornia</w:t>
            </w:r>
          </w:p>
        </w:tc>
        <w:tc>
          <w:tcPr>
            <w:tcW w:w="620"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1</w:t>
            </w:r>
          </w:p>
        </w:tc>
        <w:tc>
          <w:tcPr>
            <w:tcW w:w="620"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5</w:t>
            </w:r>
          </w:p>
        </w:tc>
        <w:tc>
          <w:tcPr>
            <w:tcW w:w="620" w:type="pct"/>
            <w:tcBorders>
              <w:top w:val="nil"/>
              <w:left w:val="nil"/>
              <w:bottom w:val="single" w:sz="4" w:space="0" w:color="auto"/>
              <w:right w:val="single" w:sz="4" w:space="0" w:color="auto"/>
            </w:tcBorders>
            <w:shd w:val="clear" w:color="auto" w:fill="auto"/>
            <w:noWrap/>
            <w:vAlign w:val="bottom"/>
            <w:hideMark/>
          </w:tcPr>
          <w:p w14:paraId="2675998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9027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D551B6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r>
      <w:tr w:rsidR="001B2369" w:rsidRPr="001B2369" w14:paraId="222FE383"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olorado</w:t>
            </w:r>
          </w:p>
        </w:tc>
        <w:tc>
          <w:tcPr>
            <w:tcW w:w="620" w:type="pct"/>
            <w:tcBorders>
              <w:top w:val="nil"/>
              <w:left w:val="nil"/>
              <w:bottom w:val="single" w:sz="4" w:space="0" w:color="auto"/>
              <w:right w:val="single" w:sz="4" w:space="0" w:color="auto"/>
            </w:tcBorders>
            <w:shd w:val="clear" w:color="auto" w:fill="auto"/>
            <w:noWrap/>
            <w:vAlign w:val="bottom"/>
            <w:hideMark/>
          </w:tcPr>
          <w:p w14:paraId="0C3788F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98E19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B86CE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BF3A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C26518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512180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C98A47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onnecticut</w:t>
            </w:r>
          </w:p>
        </w:tc>
        <w:tc>
          <w:tcPr>
            <w:tcW w:w="620" w:type="pct"/>
            <w:tcBorders>
              <w:top w:val="nil"/>
              <w:left w:val="nil"/>
              <w:bottom w:val="single" w:sz="4" w:space="0" w:color="auto"/>
              <w:right w:val="single" w:sz="4" w:space="0" w:color="auto"/>
            </w:tcBorders>
            <w:shd w:val="clear" w:color="auto" w:fill="auto"/>
            <w:noWrap/>
            <w:vAlign w:val="bottom"/>
            <w:hideMark/>
          </w:tcPr>
          <w:p w14:paraId="5611A6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1</w:t>
            </w:r>
          </w:p>
        </w:tc>
        <w:tc>
          <w:tcPr>
            <w:tcW w:w="620"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c>
          <w:tcPr>
            <w:tcW w:w="620"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5</w:t>
            </w:r>
          </w:p>
        </w:tc>
        <w:tc>
          <w:tcPr>
            <w:tcW w:w="740"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7D54A085"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Delaware</w:t>
            </w:r>
          </w:p>
        </w:tc>
        <w:tc>
          <w:tcPr>
            <w:tcW w:w="620" w:type="pct"/>
            <w:tcBorders>
              <w:top w:val="nil"/>
              <w:left w:val="nil"/>
              <w:bottom w:val="single" w:sz="4" w:space="0" w:color="auto"/>
              <w:right w:val="single" w:sz="4" w:space="0" w:color="auto"/>
            </w:tcBorders>
            <w:shd w:val="clear" w:color="auto" w:fill="auto"/>
            <w:noWrap/>
            <w:vAlign w:val="bottom"/>
            <w:hideMark/>
          </w:tcPr>
          <w:p w14:paraId="03446C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307E86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16B8CB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60121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473708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BB0EBD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11361865"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District of Columbia</w:t>
            </w:r>
          </w:p>
        </w:tc>
        <w:tc>
          <w:tcPr>
            <w:tcW w:w="620"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3</w:t>
            </w:r>
          </w:p>
        </w:tc>
        <w:tc>
          <w:tcPr>
            <w:tcW w:w="620"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8</w:t>
            </w:r>
          </w:p>
        </w:tc>
        <w:tc>
          <w:tcPr>
            <w:tcW w:w="620" w:type="pct"/>
            <w:tcBorders>
              <w:top w:val="nil"/>
              <w:left w:val="nil"/>
              <w:bottom w:val="single" w:sz="4" w:space="0" w:color="auto"/>
              <w:right w:val="single" w:sz="4" w:space="0" w:color="auto"/>
            </w:tcBorders>
            <w:shd w:val="clear" w:color="auto" w:fill="auto"/>
            <w:noWrap/>
            <w:vAlign w:val="bottom"/>
            <w:hideMark/>
          </w:tcPr>
          <w:p w14:paraId="18CB23E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42C31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E76AF2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7</w:t>
            </w:r>
          </w:p>
        </w:tc>
      </w:tr>
      <w:tr w:rsidR="001B2369" w:rsidRPr="001B2369" w14:paraId="20A793F0"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Florida</w:t>
            </w:r>
          </w:p>
        </w:tc>
        <w:tc>
          <w:tcPr>
            <w:tcW w:w="620" w:type="pct"/>
            <w:tcBorders>
              <w:top w:val="nil"/>
              <w:left w:val="nil"/>
              <w:bottom w:val="single" w:sz="4" w:space="0" w:color="auto"/>
              <w:right w:val="single" w:sz="4" w:space="0" w:color="auto"/>
            </w:tcBorders>
            <w:shd w:val="clear" w:color="auto" w:fill="auto"/>
            <w:noWrap/>
            <w:vAlign w:val="bottom"/>
            <w:hideMark/>
          </w:tcPr>
          <w:p w14:paraId="722A6D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0B88FA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36D1CE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BFA3B6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9C4EF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31D288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1E2E94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1B2369" w:rsidRDefault="0009171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Georgia</w:t>
            </w:r>
          </w:p>
        </w:tc>
        <w:tc>
          <w:tcPr>
            <w:tcW w:w="620"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4</w:t>
            </w:r>
          </w:p>
        </w:tc>
        <w:tc>
          <w:tcPr>
            <w:tcW w:w="620"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c>
          <w:tcPr>
            <w:tcW w:w="620"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6</w:t>
            </w:r>
          </w:p>
        </w:tc>
        <w:tc>
          <w:tcPr>
            <w:tcW w:w="620"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9</w:t>
            </w:r>
          </w:p>
        </w:tc>
        <w:tc>
          <w:tcPr>
            <w:tcW w:w="740"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r>
      <w:tr w:rsidR="001B2369" w:rsidRPr="001B2369" w14:paraId="397E4A2E"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Hawaii</w:t>
            </w:r>
          </w:p>
        </w:tc>
        <w:tc>
          <w:tcPr>
            <w:tcW w:w="620" w:type="pct"/>
            <w:tcBorders>
              <w:top w:val="nil"/>
              <w:left w:val="nil"/>
              <w:bottom w:val="single" w:sz="4" w:space="0" w:color="auto"/>
              <w:right w:val="single" w:sz="4" w:space="0" w:color="auto"/>
            </w:tcBorders>
            <w:shd w:val="clear" w:color="auto" w:fill="auto"/>
            <w:noWrap/>
            <w:vAlign w:val="bottom"/>
            <w:hideMark/>
          </w:tcPr>
          <w:p w14:paraId="10F5140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50DCB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D45A7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424843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7F1FED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9C9458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D82D84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daho</w:t>
            </w:r>
          </w:p>
        </w:tc>
        <w:tc>
          <w:tcPr>
            <w:tcW w:w="620" w:type="pct"/>
            <w:tcBorders>
              <w:top w:val="nil"/>
              <w:left w:val="nil"/>
              <w:bottom w:val="single" w:sz="4" w:space="0" w:color="auto"/>
              <w:right w:val="single" w:sz="4" w:space="0" w:color="auto"/>
            </w:tcBorders>
            <w:shd w:val="clear" w:color="auto" w:fill="auto"/>
            <w:noWrap/>
            <w:vAlign w:val="bottom"/>
            <w:hideMark/>
          </w:tcPr>
          <w:p w14:paraId="72A8BCC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E5FB0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7F004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DF2692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7B7DFB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40F642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2FAEF8E"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llinois</w:t>
            </w:r>
          </w:p>
        </w:tc>
        <w:tc>
          <w:tcPr>
            <w:tcW w:w="620" w:type="pct"/>
            <w:tcBorders>
              <w:top w:val="nil"/>
              <w:left w:val="nil"/>
              <w:bottom w:val="single" w:sz="4" w:space="0" w:color="auto"/>
              <w:right w:val="single" w:sz="4" w:space="0" w:color="auto"/>
            </w:tcBorders>
            <w:shd w:val="clear" w:color="auto" w:fill="auto"/>
            <w:noWrap/>
            <w:vAlign w:val="bottom"/>
            <w:hideMark/>
          </w:tcPr>
          <w:p w14:paraId="1CA567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2</w:t>
            </w:r>
          </w:p>
        </w:tc>
        <w:tc>
          <w:tcPr>
            <w:tcW w:w="620" w:type="pct"/>
            <w:tcBorders>
              <w:top w:val="nil"/>
              <w:left w:val="nil"/>
              <w:bottom w:val="single" w:sz="4" w:space="0" w:color="auto"/>
              <w:right w:val="single" w:sz="4" w:space="0" w:color="auto"/>
            </w:tcBorders>
            <w:shd w:val="clear" w:color="auto" w:fill="auto"/>
            <w:noWrap/>
            <w:vAlign w:val="bottom"/>
            <w:hideMark/>
          </w:tcPr>
          <w:p w14:paraId="001EA9B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c>
          <w:tcPr>
            <w:tcW w:w="620" w:type="pct"/>
            <w:tcBorders>
              <w:top w:val="nil"/>
              <w:left w:val="nil"/>
              <w:bottom w:val="single" w:sz="4" w:space="0" w:color="auto"/>
              <w:right w:val="single" w:sz="4" w:space="0" w:color="auto"/>
            </w:tcBorders>
            <w:shd w:val="clear" w:color="auto" w:fill="auto"/>
            <w:noWrap/>
            <w:vAlign w:val="bottom"/>
            <w:hideMark/>
          </w:tcPr>
          <w:p w14:paraId="5EE36FD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7</w:t>
            </w:r>
          </w:p>
        </w:tc>
      </w:tr>
      <w:tr w:rsidR="001B2369" w:rsidRPr="001B2369" w14:paraId="5F33E94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ndiana</w:t>
            </w:r>
          </w:p>
        </w:tc>
        <w:tc>
          <w:tcPr>
            <w:tcW w:w="620"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5.4</w:t>
            </w:r>
          </w:p>
        </w:tc>
        <w:tc>
          <w:tcPr>
            <w:tcW w:w="620"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c>
          <w:tcPr>
            <w:tcW w:w="620"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4</w:t>
            </w:r>
          </w:p>
        </w:tc>
        <w:tc>
          <w:tcPr>
            <w:tcW w:w="620"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6</w:t>
            </w:r>
          </w:p>
        </w:tc>
        <w:tc>
          <w:tcPr>
            <w:tcW w:w="740"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2</w:t>
            </w:r>
          </w:p>
        </w:tc>
      </w:tr>
      <w:tr w:rsidR="001B2369" w:rsidRPr="001B2369" w14:paraId="21773EE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owa</w:t>
            </w:r>
          </w:p>
        </w:tc>
        <w:tc>
          <w:tcPr>
            <w:tcW w:w="620"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0</w:t>
            </w:r>
          </w:p>
        </w:tc>
        <w:tc>
          <w:tcPr>
            <w:tcW w:w="620"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0</w:t>
            </w:r>
          </w:p>
        </w:tc>
        <w:tc>
          <w:tcPr>
            <w:tcW w:w="620"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3DBCB01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ABD72C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3</w:t>
            </w:r>
          </w:p>
        </w:tc>
      </w:tr>
      <w:tr w:rsidR="001B2369" w:rsidRPr="001B2369" w14:paraId="230F93E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Kansas</w:t>
            </w:r>
          </w:p>
        </w:tc>
        <w:tc>
          <w:tcPr>
            <w:tcW w:w="620"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8</w:t>
            </w:r>
          </w:p>
        </w:tc>
        <w:tc>
          <w:tcPr>
            <w:tcW w:w="620"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3</w:t>
            </w:r>
          </w:p>
        </w:tc>
        <w:tc>
          <w:tcPr>
            <w:tcW w:w="620"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0</w:t>
            </w:r>
          </w:p>
        </w:tc>
        <w:tc>
          <w:tcPr>
            <w:tcW w:w="740"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0</w:t>
            </w:r>
          </w:p>
        </w:tc>
      </w:tr>
      <w:tr w:rsidR="001B2369" w:rsidRPr="001B2369" w14:paraId="1EDA693C"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Kentucky</w:t>
            </w:r>
          </w:p>
        </w:tc>
        <w:tc>
          <w:tcPr>
            <w:tcW w:w="620" w:type="pct"/>
            <w:tcBorders>
              <w:top w:val="nil"/>
              <w:left w:val="nil"/>
              <w:bottom w:val="single" w:sz="4" w:space="0" w:color="auto"/>
              <w:right w:val="single" w:sz="4" w:space="0" w:color="auto"/>
            </w:tcBorders>
            <w:shd w:val="clear" w:color="auto" w:fill="auto"/>
            <w:noWrap/>
            <w:vAlign w:val="bottom"/>
            <w:hideMark/>
          </w:tcPr>
          <w:p w14:paraId="14BA60F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26362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F9256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A1CBE1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BB4E1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52A9D1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9D8839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Louisiana</w:t>
            </w:r>
          </w:p>
        </w:tc>
        <w:tc>
          <w:tcPr>
            <w:tcW w:w="620" w:type="pct"/>
            <w:tcBorders>
              <w:top w:val="nil"/>
              <w:left w:val="nil"/>
              <w:bottom w:val="single" w:sz="4" w:space="0" w:color="auto"/>
              <w:right w:val="single" w:sz="4" w:space="0" w:color="auto"/>
            </w:tcBorders>
            <w:shd w:val="clear" w:color="auto" w:fill="auto"/>
            <w:noWrap/>
            <w:vAlign w:val="bottom"/>
            <w:hideMark/>
          </w:tcPr>
          <w:p w14:paraId="79F830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163209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2E545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15DC33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r>
      <w:tr w:rsidR="001B2369" w:rsidRPr="001B2369" w14:paraId="66A4610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ine</w:t>
            </w:r>
          </w:p>
        </w:tc>
        <w:tc>
          <w:tcPr>
            <w:tcW w:w="620"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0</w:t>
            </w:r>
          </w:p>
        </w:tc>
        <w:tc>
          <w:tcPr>
            <w:tcW w:w="620"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7</w:t>
            </w:r>
          </w:p>
        </w:tc>
        <w:tc>
          <w:tcPr>
            <w:tcW w:w="620"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7DC149F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B3ECE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r>
      <w:tr w:rsidR="001B2369" w:rsidRPr="001B2369" w14:paraId="3A3DB439"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ryland</w:t>
            </w:r>
          </w:p>
        </w:tc>
        <w:tc>
          <w:tcPr>
            <w:tcW w:w="620"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2</w:t>
            </w:r>
          </w:p>
        </w:tc>
        <w:tc>
          <w:tcPr>
            <w:tcW w:w="620"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6</w:t>
            </w:r>
          </w:p>
        </w:tc>
        <w:tc>
          <w:tcPr>
            <w:tcW w:w="620"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0</w:t>
            </w:r>
          </w:p>
        </w:tc>
        <w:tc>
          <w:tcPr>
            <w:tcW w:w="620"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3</w:t>
            </w:r>
          </w:p>
        </w:tc>
        <w:tc>
          <w:tcPr>
            <w:tcW w:w="620"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3</w:t>
            </w:r>
          </w:p>
        </w:tc>
        <w:tc>
          <w:tcPr>
            <w:tcW w:w="740"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2</w:t>
            </w:r>
          </w:p>
        </w:tc>
      </w:tr>
      <w:tr w:rsidR="001B2369" w:rsidRPr="001B2369" w14:paraId="42CB964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ssachusetts</w:t>
            </w:r>
          </w:p>
        </w:tc>
        <w:tc>
          <w:tcPr>
            <w:tcW w:w="620" w:type="pct"/>
            <w:tcBorders>
              <w:top w:val="nil"/>
              <w:left w:val="nil"/>
              <w:bottom w:val="single" w:sz="4" w:space="0" w:color="auto"/>
              <w:right w:val="single" w:sz="4" w:space="0" w:color="auto"/>
            </w:tcBorders>
            <w:shd w:val="clear" w:color="auto" w:fill="auto"/>
            <w:noWrap/>
            <w:vAlign w:val="bottom"/>
            <w:hideMark/>
          </w:tcPr>
          <w:p w14:paraId="30E20DE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B3B4C6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CEDDE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774C9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7C2951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EDEC2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F32D380"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chigan</w:t>
            </w:r>
          </w:p>
        </w:tc>
        <w:tc>
          <w:tcPr>
            <w:tcW w:w="620"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3</w:t>
            </w:r>
          </w:p>
        </w:tc>
        <w:tc>
          <w:tcPr>
            <w:tcW w:w="620"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7</w:t>
            </w:r>
          </w:p>
        </w:tc>
        <w:tc>
          <w:tcPr>
            <w:tcW w:w="620"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2</w:t>
            </w:r>
          </w:p>
        </w:tc>
        <w:tc>
          <w:tcPr>
            <w:tcW w:w="620"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4</w:t>
            </w:r>
          </w:p>
        </w:tc>
        <w:tc>
          <w:tcPr>
            <w:tcW w:w="620"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9.3</w:t>
            </w:r>
          </w:p>
        </w:tc>
        <w:tc>
          <w:tcPr>
            <w:tcW w:w="740"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40B6C889"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nnesota</w:t>
            </w:r>
          </w:p>
        </w:tc>
        <w:tc>
          <w:tcPr>
            <w:tcW w:w="620" w:type="pct"/>
            <w:tcBorders>
              <w:top w:val="nil"/>
              <w:left w:val="nil"/>
              <w:bottom w:val="single" w:sz="4" w:space="0" w:color="auto"/>
              <w:right w:val="single" w:sz="4" w:space="0" w:color="auto"/>
            </w:tcBorders>
            <w:shd w:val="clear" w:color="auto" w:fill="auto"/>
            <w:noWrap/>
            <w:vAlign w:val="bottom"/>
            <w:hideMark/>
          </w:tcPr>
          <w:p w14:paraId="35B00F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E5EE79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E82B9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ADCB9C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0D038E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F22AF9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CF073DC"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ssissippi</w:t>
            </w:r>
          </w:p>
        </w:tc>
        <w:tc>
          <w:tcPr>
            <w:tcW w:w="620" w:type="pct"/>
            <w:tcBorders>
              <w:top w:val="nil"/>
              <w:left w:val="nil"/>
              <w:bottom w:val="single" w:sz="4" w:space="0" w:color="auto"/>
              <w:right w:val="single" w:sz="4" w:space="0" w:color="auto"/>
            </w:tcBorders>
            <w:shd w:val="clear" w:color="auto" w:fill="auto"/>
            <w:noWrap/>
            <w:vAlign w:val="bottom"/>
            <w:hideMark/>
          </w:tcPr>
          <w:p w14:paraId="6498EE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c>
          <w:tcPr>
            <w:tcW w:w="620" w:type="pct"/>
            <w:tcBorders>
              <w:top w:val="nil"/>
              <w:left w:val="nil"/>
              <w:bottom w:val="single" w:sz="4" w:space="0" w:color="auto"/>
              <w:right w:val="single" w:sz="4" w:space="0" w:color="auto"/>
            </w:tcBorders>
            <w:shd w:val="clear" w:color="auto" w:fill="auto"/>
            <w:noWrap/>
            <w:vAlign w:val="bottom"/>
            <w:hideMark/>
          </w:tcPr>
          <w:p w14:paraId="75A0996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2B202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2</w:t>
            </w:r>
          </w:p>
        </w:tc>
        <w:tc>
          <w:tcPr>
            <w:tcW w:w="740"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0</w:t>
            </w:r>
          </w:p>
        </w:tc>
      </w:tr>
      <w:tr w:rsidR="001B2369" w:rsidRPr="001B2369" w14:paraId="6768ACE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ssouri</w:t>
            </w:r>
          </w:p>
        </w:tc>
        <w:tc>
          <w:tcPr>
            <w:tcW w:w="620"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2</w:t>
            </w:r>
          </w:p>
        </w:tc>
        <w:tc>
          <w:tcPr>
            <w:tcW w:w="620"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3</w:t>
            </w:r>
          </w:p>
        </w:tc>
        <w:tc>
          <w:tcPr>
            <w:tcW w:w="620"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2</w:t>
            </w:r>
          </w:p>
        </w:tc>
        <w:tc>
          <w:tcPr>
            <w:tcW w:w="620" w:type="pct"/>
            <w:tcBorders>
              <w:top w:val="nil"/>
              <w:left w:val="nil"/>
              <w:bottom w:val="single" w:sz="4" w:space="0" w:color="auto"/>
              <w:right w:val="single" w:sz="4" w:space="0" w:color="auto"/>
            </w:tcBorders>
            <w:shd w:val="clear" w:color="auto" w:fill="auto"/>
            <w:noWrap/>
            <w:vAlign w:val="bottom"/>
            <w:hideMark/>
          </w:tcPr>
          <w:p w14:paraId="0DD934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0B94B1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r>
      <w:tr w:rsidR="001B2369" w:rsidRPr="001B2369" w14:paraId="19E22867"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ontana</w:t>
            </w:r>
          </w:p>
        </w:tc>
        <w:tc>
          <w:tcPr>
            <w:tcW w:w="620"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w:t>
            </w:r>
          </w:p>
        </w:tc>
        <w:tc>
          <w:tcPr>
            <w:tcW w:w="620"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0</w:t>
            </w:r>
          </w:p>
        </w:tc>
        <w:tc>
          <w:tcPr>
            <w:tcW w:w="620" w:type="pct"/>
            <w:tcBorders>
              <w:top w:val="nil"/>
              <w:left w:val="nil"/>
              <w:bottom w:val="single" w:sz="4" w:space="0" w:color="auto"/>
              <w:right w:val="single" w:sz="4" w:space="0" w:color="auto"/>
            </w:tcBorders>
            <w:shd w:val="clear" w:color="auto" w:fill="auto"/>
            <w:noWrap/>
            <w:vAlign w:val="bottom"/>
            <w:hideMark/>
          </w:tcPr>
          <w:p w14:paraId="6BB021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7</w:t>
            </w:r>
          </w:p>
        </w:tc>
        <w:tc>
          <w:tcPr>
            <w:tcW w:w="620"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5</w:t>
            </w:r>
          </w:p>
        </w:tc>
        <w:tc>
          <w:tcPr>
            <w:tcW w:w="740"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3</w:t>
            </w:r>
          </w:p>
        </w:tc>
      </w:tr>
      <w:tr w:rsidR="001B2369" w:rsidRPr="001B2369" w14:paraId="536F62E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lastRenderedPageBreak/>
              <w:t>Nebraska</w:t>
            </w:r>
          </w:p>
        </w:tc>
        <w:tc>
          <w:tcPr>
            <w:tcW w:w="620"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9</w:t>
            </w:r>
          </w:p>
        </w:tc>
        <w:tc>
          <w:tcPr>
            <w:tcW w:w="620"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3</w:t>
            </w:r>
          </w:p>
        </w:tc>
        <w:tc>
          <w:tcPr>
            <w:tcW w:w="620"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9</w:t>
            </w:r>
          </w:p>
        </w:tc>
        <w:tc>
          <w:tcPr>
            <w:tcW w:w="620"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3</w:t>
            </w:r>
          </w:p>
        </w:tc>
        <w:tc>
          <w:tcPr>
            <w:tcW w:w="620"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740"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r>
      <w:tr w:rsidR="001B2369" w:rsidRPr="001B2369" w14:paraId="388418B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vada</w:t>
            </w:r>
          </w:p>
        </w:tc>
        <w:tc>
          <w:tcPr>
            <w:tcW w:w="620" w:type="pct"/>
            <w:tcBorders>
              <w:top w:val="nil"/>
              <w:left w:val="nil"/>
              <w:bottom w:val="single" w:sz="4" w:space="0" w:color="auto"/>
              <w:right w:val="single" w:sz="4" w:space="0" w:color="auto"/>
            </w:tcBorders>
            <w:shd w:val="clear" w:color="auto" w:fill="auto"/>
            <w:noWrap/>
            <w:vAlign w:val="bottom"/>
            <w:hideMark/>
          </w:tcPr>
          <w:p w14:paraId="44BA0C6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07A1B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78AD3D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3ED6C3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65D720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9EBDCD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8001F7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Hampshire</w:t>
            </w:r>
          </w:p>
        </w:tc>
        <w:tc>
          <w:tcPr>
            <w:tcW w:w="620"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5</w:t>
            </w:r>
          </w:p>
        </w:tc>
        <w:tc>
          <w:tcPr>
            <w:tcW w:w="620"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8</w:t>
            </w:r>
          </w:p>
        </w:tc>
        <w:tc>
          <w:tcPr>
            <w:tcW w:w="620"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c>
          <w:tcPr>
            <w:tcW w:w="620" w:type="pct"/>
            <w:tcBorders>
              <w:top w:val="nil"/>
              <w:left w:val="nil"/>
              <w:bottom w:val="single" w:sz="4" w:space="0" w:color="auto"/>
              <w:right w:val="single" w:sz="4" w:space="0" w:color="auto"/>
            </w:tcBorders>
            <w:shd w:val="clear" w:color="auto" w:fill="auto"/>
            <w:noWrap/>
            <w:vAlign w:val="bottom"/>
            <w:hideMark/>
          </w:tcPr>
          <w:p w14:paraId="212313A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B56C0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1FDB00A9"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Jersey</w:t>
            </w:r>
          </w:p>
        </w:tc>
        <w:tc>
          <w:tcPr>
            <w:tcW w:w="620" w:type="pct"/>
            <w:tcBorders>
              <w:top w:val="nil"/>
              <w:left w:val="nil"/>
              <w:bottom w:val="single" w:sz="4" w:space="0" w:color="auto"/>
              <w:right w:val="single" w:sz="4" w:space="0" w:color="auto"/>
            </w:tcBorders>
            <w:shd w:val="clear" w:color="auto" w:fill="auto"/>
            <w:noWrap/>
            <w:vAlign w:val="bottom"/>
            <w:hideMark/>
          </w:tcPr>
          <w:p w14:paraId="451E484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5C8039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3</w:t>
            </w:r>
          </w:p>
        </w:tc>
        <w:tc>
          <w:tcPr>
            <w:tcW w:w="620"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5</w:t>
            </w:r>
          </w:p>
        </w:tc>
        <w:tc>
          <w:tcPr>
            <w:tcW w:w="620"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5</w:t>
            </w:r>
          </w:p>
        </w:tc>
        <w:tc>
          <w:tcPr>
            <w:tcW w:w="740"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8</w:t>
            </w:r>
          </w:p>
        </w:tc>
      </w:tr>
      <w:tr w:rsidR="001B2369" w:rsidRPr="001B2369" w14:paraId="7063C265"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Mexico</w:t>
            </w:r>
          </w:p>
        </w:tc>
        <w:tc>
          <w:tcPr>
            <w:tcW w:w="620" w:type="pct"/>
            <w:tcBorders>
              <w:top w:val="nil"/>
              <w:left w:val="nil"/>
              <w:bottom w:val="single" w:sz="4" w:space="0" w:color="auto"/>
              <w:right w:val="single" w:sz="4" w:space="0" w:color="auto"/>
            </w:tcBorders>
            <w:shd w:val="clear" w:color="auto" w:fill="auto"/>
            <w:noWrap/>
            <w:vAlign w:val="bottom"/>
            <w:hideMark/>
          </w:tcPr>
          <w:p w14:paraId="5136CF4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2</w:t>
            </w:r>
          </w:p>
        </w:tc>
        <w:tc>
          <w:tcPr>
            <w:tcW w:w="620"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5</w:t>
            </w:r>
          </w:p>
        </w:tc>
        <w:tc>
          <w:tcPr>
            <w:tcW w:w="620" w:type="pct"/>
            <w:tcBorders>
              <w:top w:val="nil"/>
              <w:left w:val="nil"/>
              <w:bottom w:val="single" w:sz="4" w:space="0" w:color="auto"/>
              <w:right w:val="single" w:sz="4" w:space="0" w:color="auto"/>
            </w:tcBorders>
            <w:shd w:val="clear" w:color="auto" w:fill="auto"/>
            <w:noWrap/>
            <w:vAlign w:val="bottom"/>
            <w:hideMark/>
          </w:tcPr>
          <w:p w14:paraId="1974FDF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2</w:t>
            </w:r>
          </w:p>
        </w:tc>
        <w:tc>
          <w:tcPr>
            <w:tcW w:w="740"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7</w:t>
            </w:r>
          </w:p>
        </w:tc>
      </w:tr>
      <w:tr w:rsidR="001B2369" w:rsidRPr="001B2369" w14:paraId="4F0F74E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York</w:t>
            </w:r>
          </w:p>
        </w:tc>
        <w:tc>
          <w:tcPr>
            <w:tcW w:w="620"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620"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1</w:t>
            </w:r>
          </w:p>
        </w:tc>
        <w:tc>
          <w:tcPr>
            <w:tcW w:w="620"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4</w:t>
            </w:r>
          </w:p>
        </w:tc>
        <w:tc>
          <w:tcPr>
            <w:tcW w:w="620"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2</w:t>
            </w:r>
          </w:p>
        </w:tc>
        <w:tc>
          <w:tcPr>
            <w:tcW w:w="620" w:type="pct"/>
            <w:tcBorders>
              <w:top w:val="nil"/>
              <w:left w:val="nil"/>
              <w:bottom w:val="single" w:sz="4" w:space="0" w:color="auto"/>
              <w:right w:val="single" w:sz="4" w:space="0" w:color="auto"/>
            </w:tcBorders>
            <w:shd w:val="clear" w:color="auto" w:fill="auto"/>
            <w:noWrap/>
            <w:vAlign w:val="bottom"/>
            <w:hideMark/>
          </w:tcPr>
          <w:p w14:paraId="5999A1B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7</w:t>
            </w:r>
          </w:p>
        </w:tc>
      </w:tr>
      <w:tr w:rsidR="001B2369" w:rsidRPr="001B2369" w14:paraId="44B31238"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orth Carolina</w:t>
            </w:r>
          </w:p>
        </w:tc>
        <w:tc>
          <w:tcPr>
            <w:tcW w:w="620" w:type="pct"/>
            <w:tcBorders>
              <w:top w:val="nil"/>
              <w:left w:val="nil"/>
              <w:bottom w:val="single" w:sz="4" w:space="0" w:color="auto"/>
              <w:right w:val="single" w:sz="4" w:space="0" w:color="auto"/>
            </w:tcBorders>
            <w:shd w:val="clear" w:color="auto" w:fill="auto"/>
            <w:noWrap/>
            <w:vAlign w:val="bottom"/>
            <w:hideMark/>
          </w:tcPr>
          <w:p w14:paraId="6AD891C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15CF4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6256C6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4BC3CF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47B237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30BBF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5C4564ED"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orth Dakota</w:t>
            </w:r>
          </w:p>
        </w:tc>
        <w:tc>
          <w:tcPr>
            <w:tcW w:w="620" w:type="pct"/>
            <w:tcBorders>
              <w:top w:val="nil"/>
              <w:left w:val="nil"/>
              <w:bottom w:val="single" w:sz="4" w:space="0" w:color="auto"/>
              <w:right w:val="single" w:sz="4" w:space="0" w:color="auto"/>
            </w:tcBorders>
            <w:shd w:val="clear" w:color="auto" w:fill="auto"/>
            <w:noWrap/>
            <w:vAlign w:val="bottom"/>
            <w:hideMark/>
          </w:tcPr>
          <w:p w14:paraId="2D2196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C9356A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B6FA3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4CE08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F19AF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75B7FE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7615F97"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hio</w:t>
            </w:r>
          </w:p>
        </w:tc>
        <w:tc>
          <w:tcPr>
            <w:tcW w:w="620" w:type="pct"/>
            <w:tcBorders>
              <w:top w:val="nil"/>
              <w:left w:val="nil"/>
              <w:bottom w:val="single" w:sz="4" w:space="0" w:color="auto"/>
              <w:right w:val="single" w:sz="4" w:space="0" w:color="auto"/>
            </w:tcBorders>
            <w:shd w:val="clear" w:color="auto" w:fill="auto"/>
            <w:noWrap/>
            <w:vAlign w:val="bottom"/>
            <w:hideMark/>
          </w:tcPr>
          <w:p w14:paraId="76EAE7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1</w:t>
            </w:r>
          </w:p>
        </w:tc>
        <w:tc>
          <w:tcPr>
            <w:tcW w:w="620"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0</w:t>
            </w:r>
          </w:p>
        </w:tc>
        <w:tc>
          <w:tcPr>
            <w:tcW w:w="620" w:type="pct"/>
            <w:tcBorders>
              <w:top w:val="nil"/>
              <w:left w:val="nil"/>
              <w:bottom w:val="single" w:sz="4" w:space="0" w:color="auto"/>
              <w:right w:val="single" w:sz="4" w:space="0" w:color="auto"/>
            </w:tcBorders>
            <w:shd w:val="clear" w:color="auto" w:fill="auto"/>
            <w:noWrap/>
            <w:vAlign w:val="bottom"/>
            <w:hideMark/>
          </w:tcPr>
          <w:p w14:paraId="0708B4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3F310C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1</w:t>
            </w:r>
          </w:p>
        </w:tc>
      </w:tr>
      <w:tr w:rsidR="001B2369" w:rsidRPr="001B2369" w14:paraId="4E9E343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klahoma</w:t>
            </w:r>
          </w:p>
        </w:tc>
        <w:tc>
          <w:tcPr>
            <w:tcW w:w="620" w:type="pct"/>
            <w:tcBorders>
              <w:top w:val="nil"/>
              <w:left w:val="nil"/>
              <w:bottom w:val="single" w:sz="4" w:space="0" w:color="auto"/>
              <w:right w:val="single" w:sz="4" w:space="0" w:color="auto"/>
            </w:tcBorders>
            <w:shd w:val="clear" w:color="auto" w:fill="auto"/>
            <w:noWrap/>
            <w:vAlign w:val="bottom"/>
            <w:hideMark/>
          </w:tcPr>
          <w:p w14:paraId="2E805C0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c>
          <w:tcPr>
            <w:tcW w:w="620"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1</w:t>
            </w:r>
          </w:p>
        </w:tc>
        <w:tc>
          <w:tcPr>
            <w:tcW w:w="620" w:type="pct"/>
            <w:tcBorders>
              <w:top w:val="nil"/>
              <w:left w:val="nil"/>
              <w:bottom w:val="single" w:sz="4" w:space="0" w:color="auto"/>
              <w:right w:val="single" w:sz="4" w:space="0" w:color="auto"/>
            </w:tcBorders>
            <w:shd w:val="clear" w:color="auto" w:fill="auto"/>
            <w:noWrap/>
            <w:vAlign w:val="bottom"/>
            <w:hideMark/>
          </w:tcPr>
          <w:p w14:paraId="634BDFA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740"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r>
      <w:tr w:rsidR="001B2369" w:rsidRPr="001B2369" w14:paraId="5D089E4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regon</w:t>
            </w:r>
          </w:p>
        </w:tc>
        <w:tc>
          <w:tcPr>
            <w:tcW w:w="620" w:type="pct"/>
            <w:tcBorders>
              <w:top w:val="nil"/>
              <w:left w:val="nil"/>
              <w:bottom w:val="single" w:sz="4" w:space="0" w:color="auto"/>
              <w:right w:val="single" w:sz="4" w:space="0" w:color="auto"/>
            </w:tcBorders>
            <w:shd w:val="clear" w:color="auto" w:fill="auto"/>
            <w:noWrap/>
            <w:vAlign w:val="bottom"/>
            <w:hideMark/>
          </w:tcPr>
          <w:p w14:paraId="152E77D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1</w:t>
            </w:r>
          </w:p>
        </w:tc>
        <w:tc>
          <w:tcPr>
            <w:tcW w:w="620" w:type="pct"/>
            <w:tcBorders>
              <w:top w:val="nil"/>
              <w:left w:val="nil"/>
              <w:bottom w:val="single" w:sz="4" w:space="0" w:color="auto"/>
              <w:right w:val="single" w:sz="4" w:space="0" w:color="auto"/>
            </w:tcBorders>
            <w:shd w:val="clear" w:color="auto" w:fill="auto"/>
            <w:noWrap/>
            <w:vAlign w:val="bottom"/>
            <w:hideMark/>
          </w:tcPr>
          <w:p w14:paraId="75D9BD5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D42677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787E93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1</w:t>
            </w:r>
          </w:p>
        </w:tc>
      </w:tr>
      <w:tr w:rsidR="001B2369" w:rsidRPr="001B2369" w14:paraId="212E0F24"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Pennsylvania</w:t>
            </w:r>
          </w:p>
        </w:tc>
        <w:tc>
          <w:tcPr>
            <w:tcW w:w="620" w:type="pct"/>
            <w:tcBorders>
              <w:top w:val="nil"/>
              <w:left w:val="nil"/>
              <w:bottom w:val="single" w:sz="4" w:space="0" w:color="auto"/>
              <w:right w:val="single" w:sz="4" w:space="0" w:color="auto"/>
            </w:tcBorders>
            <w:shd w:val="clear" w:color="auto" w:fill="auto"/>
            <w:noWrap/>
            <w:vAlign w:val="bottom"/>
            <w:hideMark/>
          </w:tcPr>
          <w:p w14:paraId="528D30A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8</w:t>
            </w:r>
          </w:p>
        </w:tc>
        <w:tc>
          <w:tcPr>
            <w:tcW w:w="620" w:type="pct"/>
            <w:tcBorders>
              <w:top w:val="nil"/>
              <w:left w:val="nil"/>
              <w:bottom w:val="single" w:sz="4" w:space="0" w:color="auto"/>
              <w:right w:val="single" w:sz="4" w:space="0" w:color="auto"/>
            </w:tcBorders>
            <w:shd w:val="clear" w:color="auto" w:fill="auto"/>
            <w:noWrap/>
            <w:vAlign w:val="bottom"/>
            <w:hideMark/>
          </w:tcPr>
          <w:p w14:paraId="1B191F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DA4C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3</w:t>
            </w:r>
          </w:p>
        </w:tc>
        <w:tc>
          <w:tcPr>
            <w:tcW w:w="740"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2</w:t>
            </w:r>
          </w:p>
        </w:tc>
      </w:tr>
      <w:tr w:rsidR="001B2369" w:rsidRPr="001B2369" w14:paraId="76718E06"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Rhode Island</w:t>
            </w:r>
          </w:p>
        </w:tc>
        <w:tc>
          <w:tcPr>
            <w:tcW w:w="620" w:type="pct"/>
            <w:tcBorders>
              <w:top w:val="nil"/>
              <w:left w:val="nil"/>
              <w:bottom w:val="single" w:sz="4" w:space="0" w:color="auto"/>
              <w:right w:val="single" w:sz="4" w:space="0" w:color="auto"/>
            </w:tcBorders>
            <w:shd w:val="clear" w:color="auto" w:fill="auto"/>
            <w:noWrap/>
            <w:vAlign w:val="bottom"/>
            <w:hideMark/>
          </w:tcPr>
          <w:p w14:paraId="618700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33D69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3</w:t>
            </w:r>
          </w:p>
        </w:tc>
        <w:tc>
          <w:tcPr>
            <w:tcW w:w="620"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2</w:t>
            </w:r>
          </w:p>
        </w:tc>
        <w:tc>
          <w:tcPr>
            <w:tcW w:w="620" w:type="pct"/>
            <w:tcBorders>
              <w:top w:val="nil"/>
              <w:left w:val="nil"/>
              <w:bottom w:val="single" w:sz="4" w:space="0" w:color="auto"/>
              <w:right w:val="single" w:sz="4" w:space="0" w:color="auto"/>
            </w:tcBorders>
            <w:shd w:val="clear" w:color="auto" w:fill="auto"/>
            <w:noWrap/>
            <w:vAlign w:val="bottom"/>
            <w:hideMark/>
          </w:tcPr>
          <w:p w14:paraId="58D81B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3</w:t>
            </w:r>
          </w:p>
        </w:tc>
      </w:tr>
      <w:tr w:rsidR="001B2369" w:rsidRPr="001B2369" w14:paraId="31252280"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South Carolina</w:t>
            </w:r>
          </w:p>
        </w:tc>
        <w:tc>
          <w:tcPr>
            <w:tcW w:w="620" w:type="pct"/>
            <w:tcBorders>
              <w:top w:val="nil"/>
              <w:left w:val="nil"/>
              <w:bottom w:val="single" w:sz="4" w:space="0" w:color="auto"/>
              <w:right w:val="single" w:sz="4" w:space="0" w:color="auto"/>
            </w:tcBorders>
            <w:shd w:val="clear" w:color="auto" w:fill="auto"/>
            <w:noWrap/>
            <w:vAlign w:val="bottom"/>
            <w:hideMark/>
          </w:tcPr>
          <w:p w14:paraId="43F4A84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BE7668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75459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9EB06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853DEC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95C7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18642A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South Dakota</w:t>
            </w:r>
          </w:p>
        </w:tc>
        <w:tc>
          <w:tcPr>
            <w:tcW w:w="620" w:type="pct"/>
            <w:tcBorders>
              <w:top w:val="nil"/>
              <w:left w:val="nil"/>
              <w:bottom w:val="single" w:sz="4" w:space="0" w:color="auto"/>
              <w:right w:val="single" w:sz="4" w:space="0" w:color="auto"/>
            </w:tcBorders>
            <w:shd w:val="clear" w:color="auto" w:fill="auto"/>
            <w:noWrap/>
            <w:vAlign w:val="bottom"/>
            <w:hideMark/>
          </w:tcPr>
          <w:p w14:paraId="15A1701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D5689F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BF767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3D136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B1EB7F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483DB7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7A3726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Tennessee</w:t>
            </w:r>
          </w:p>
        </w:tc>
        <w:tc>
          <w:tcPr>
            <w:tcW w:w="620" w:type="pct"/>
            <w:tcBorders>
              <w:top w:val="nil"/>
              <w:left w:val="nil"/>
              <w:bottom w:val="single" w:sz="4" w:space="0" w:color="auto"/>
              <w:right w:val="single" w:sz="4" w:space="0" w:color="auto"/>
            </w:tcBorders>
            <w:shd w:val="clear" w:color="auto" w:fill="auto"/>
            <w:noWrap/>
            <w:vAlign w:val="bottom"/>
            <w:hideMark/>
          </w:tcPr>
          <w:p w14:paraId="4677D3E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09498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557204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A7F1C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982290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16D42A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EDBD246"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Texas</w:t>
            </w:r>
          </w:p>
        </w:tc>
        <w:tc>
          <w:tcPr>
            <w:tcW w:w="620"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4</w:t>
            </w:r>
          </w:p>
        </w:tc>
        <w:tc>
          <w:tcPr>
            <w:tcW w:w="620" w:type="pct"/>
            <w:tcBorders>
              <w:top w:val="nil"/>
              <w:left w:val="nil"/>
              <w:bottom w:val="single" w:sz="4" w:space="0" w:color="auto"/>
              <w:right w:val="single" w:sz="4" w:space="0" w:color="auto"/>
            </w:tcBorders>
            <w:shd w:val="clear" w:color="auto" w:fill="auto"/>
            <w:noWrap/>
            <w:vAlign w:val="bottom"/>
            <w:hideMark/>
          </w:tcPr>
          <w:p w14:paraId="65761B2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8.2</w:t>
            </w:r>
          </w:p>
        </w:tc>
        <w:tc>
          <w:tcPr>
            <w:tcW w:w="620"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5</w:t>
            </w:r>
          </w:p>
        </w:tc>
        <w:tc>
          <w:tcPr>
            <w:tcW w:w="620"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0</w:t>
            </w:r>
          </w:p>
        </w:tc>
        <w:tc>
          <w:tcPr>
            <w:tcW w:w="740"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6</w:t>
            </w:r>
          </w:p>
        </w:tc>
      </w:tr>
      <w:tr w:rsidR="001B2369" w:rsidRPr="001B2369" w14:paraId="6EFB19D3"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Utah</w:t>
            </w:r>
          </w:p>
        </w:tc>
        <w:tc>
          <w:tcPr>
            <w:tcW w:w="620" w:type="pct"/>
            <w:tcBorders>
              <w:top w:val="nil"/>
              <w:left w:val="nil"/>
              <w:bottom w:val="single" w:sz="4" w:space="0" w:color="auto"/>
              <w:right w:val="single" w:sz="4" w:space="0" w:color="auto"/>
            </w:tcBorders>
            <w:shd w:val="clear" w:color="auto" w:fill="auto"/>
            <w:noWrap/>
            <w:vAlign w:val="bottom"/>
            <w:hideMark/>
          </w:tcPr>
          <w:p w14:paraId="093AE6F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4</w:t>
            </w:r>
          </w:p>
        </w:tc>
        <w:tc>
          <w:tcPr>
            <w:tcW w:w="620"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9</w:t>
            </w:r>
          </w:p>
        </w:tc>
        <w:tc>
          <w:tcPr>
            <w:tcW w:w="620"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6</w:t>
            </w:r>
          </w:p>
        </w:tc>
        <w:tc>
          <w:tcPr>
            <w:tcW w:w="620"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c>
          <w:tcPr>
            <w:tcW w:w="740"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r>
      <w:tr w:rsidR="001B2369" w:rsidRPr="001B2369" w14:paraId="19AE5BA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Vermont</w:t>
            </w:r>
          </w:p>
        </w:tc>
        <w:tc>
          <w:tcPr>
            <w:tcW w:w="620"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5</w:t>
            </w:r>
          </w:p>
        </w:tc>
        <w:tc>
          <w:tcPr>
            <w:tcW w:w="620"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4</w:t>
            </w:r>
          </w:p>
        </w:tc>
        <w:tc>
          <w:tcPr>
            <w:tcW w:w="620"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5</w:t>
            </w:r>
          </w:p>
        </w:tc>
        <w:tc>
          <w:tcPr>
            <w:tcW w:w="620"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2</w:t>
            </w:r>
          </w:p>
        </w:tc>
        <w:tc>
          <w:tcPr>
            <w:tcW w:w="620"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c>
          <w:tcPr>
            <w:tcW w:w="740"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5</w:t>
            </w:r>
          </w:p>
        </w:tc>
      </w:tr>
      <w:tr w:rsidR="001B2369" w:rsidRPr="001B2369" w14:paraId="13A0992C"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Virginia</w:t>
            </w:r>
          </w:p>
        </w:tc>
        <w:tc>
          <w:tcPr>
            <w:tcW w:w="620" w:type="pct"/>
            <w:tcBorders>
              <w:top w:val="nil"/>
              <w:left w:val="nil"/>
              <w:bottom w:val="single" w:sz="4" w:space="0" w:color="auto"/>
              <w:right w:val="single" w:sz="4" w:space="0" w:color="auto"/>
            </w:tcBorders>
            <w:shd w:val="clear" w:color="auto" w:fill="auto"/>
            <w:noWrap/>
            <w:vAlign w:val="bottom"/>
            <w:hideMark/>
          </w:tcPr>
          <w:p w14:paraId="08D120C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E218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1E0386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1E01B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9D78B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D2D08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842BF36"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ashington</w:t>
            </w:r>
          </w:p>
        </w:tc>
        <w:tc>
          <w:tcPr>
            <w:tcW w:w="620" w:type="pct"/>
            <w:tcBorders>
              <w:top w:val="nil"/>
              <w:left w:val="nil"/>
              <w:bottom w:val="single" w:sz="4" w:space="0" w:color="auto"/>
              <w:right w:val="single" w:sz="4" w:space="0" w:color="auto"/>
            </w:tcBorders>
            <w:shd w:val="clear" w:color="auto" w:fill="auto"/>
            <w:noWrap/>
            <w:vAlign w:val="bottom"/>
            <w:hideMark/>
          </w:tcPr>
          <w:p w14:paraId="6EF6C4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BDF14E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3217C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9</w:t>
            </w:r>
          </w:p>
        </w:tc>
        <w:tc>
          <w:tcPr>
            <w:tcW w:w="620"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6</w:t>
            </w:r>
          </w:p>
        </w:tc>
        <w:tc>
          <w:tcPr>
            <w:tcW w:w="740"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8</w:t>
            </w:r>
          </w:p>
        </w:tc>
      </w:tr>
      <w:tr w:rsidR="001B2369" w:rsidRPr="001B2369" w14:paraId="2E9801A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est Virginia</w:t>
            </w:r>
          </w:p>
        </w:tc>
        <w:tc>
          <w:tcPr>
            <w:tcW w:w="620" w:type="pct"/>
            <w:tcBorders>
              <w:top w:val="nil"/>
              <w:left w:val="nil"/>
              <w:bottom w:val="single" w:sz="4" w:space="0" w:color="auto"/>
              <w:right w:val="single" w:sz="4" w:space="0" w:color="auto"/>
            </w:tcBorders>
            <w:shd w:val="clear" w:color="auto" w:fill="auto"/>
            <w:noWrap/>
            <w:vAlign w:val="bottom"/>
            <w:hideMark/>
          </w:tcPr>
          <w:p w14:paraId="6C8FBBD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8</w:t>
            </w:r>
          </w:p>
        </w:tc>
        <w:tc>
          <w:tcPr>
            <w:tcW w:w="620" w:type="pct"/>
            <w:tcBorders>
              <w:top w:val="nil"/>
              <w:left w:val="nil"/>
              <w:bottom w:val="single" w:sz="4" w:space="0" w:color="auto"/>
              <w:right w:val="single" w:sz="4" w:space="0" w:color="auto"/>
            </w:tcBorders>
            <w:shd w:val="clear" w:color="auto" w:fill="auto"/>
            <w:noWrap/>
            <w:vAlign w:val="bottom"/>
            <w:hideMark/>
          </w:tcPr>
          <w:p w14:paraId="2DCDD92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110A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1C166F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8</w:t>
            </w:r>
          </w:p>
        </w:tc>
      </w:tr>
      <w:tr w:rsidR="001B2369" w:rsidRPr="001B2369" w14:paraId="310D8B4A"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isconsin</w:t>
            </w:r>
          </w:p>
        </w:tc>
        <w:tc>
          <w:tcPr>
            <w:tcW w:w="620"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3</w:t>
            </w:r>
          </w:p>
        </w:tc>
        <w:tc>
          <w:tcPr>
            <w:tcW w:w="620" w:type="pct"/>
            <w:tcBorders>
              <w:top w:val="nil"/>
              <w:left w:val="nil"/>
              <w:bottom w:val="single" w:sz="4" w:space="0" w:color="auto"/>
              <w:right w:val="single" w:sz="4" w:space="0" w:color="auto"/>
            </w:tcBorders>
            <w:shd w:val="clear" w:color="auto" w:fill="auto"/>
            <w:noWrap/>
            <w:vAlign w:val="bottom"/>
            <w:hideMark/>
          </w:tcPr>
          <w:p w14:paraId="371A25E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12CA2E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87324A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453051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3</w:t>
            </w:r>
          </w:p>
        </w:tc>
      </w:tr>
      <w:tr w:rsidR="001B2369" w:rsidRPr="001B2369" w14:paraId="30577E94"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yoming</w:t>
            </w:r>
          </w:p>
        </w:tc>
        <w:tc>
          <w:tcPr>
            <w:tcW w:w="620" w:type="pct"/>
            <w:tcBorders>
              <w:top w:val="nil"/>
              <w:left w:val="nil"/>
              <w:bottom w:val="single" w:sz="4" w:space="0" w:color="auto"/>
              <w:right w:val="single" w:sz="4" w:space="0" w:color="auto"/>
            </w:tcBorders>
            <w:shd w:val="clear" w:color="auto" w:fill="auto"/>
            <w:noWrap/>
            <w:vAlign w:val="bottom"/>
            <w:hideMark/>
          </w:tcPr>
          <w:p w14:paraId="36B0B56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42C92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EAED5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B9ED6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79AAE4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1DA53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bl>
    <w:p w14:paraId="5A33A331" w14:textId="0EA3D86F" w:rsidR="004E11E3" w:rsidRDefault="00091719" w:rsidP="0054558C">
      <w:pPr>
        <w:rPr>
          <w:sz w:val="20"/>
          <w:szCs w:val="20"/>
        </w:rPr>
      </w:pPr>
      <w:r w:rsidRPr="000736E6">
        <w:rPr>
          <w:sz w:val="20"/>
          <w:szCs w:val="20"/>
        </w:rPr>
        <w:t>*</w:t>
      </w:r>
      <w:r w:rsidRPr="000736E6">
        <w:rPr>
          <w:i/>
          <w:iCs/>
          <w:sz w:val="20"/>
          <w:szCs w:val="20"/>
        </w:rPr>
        <w:t>Incidence rate</w:t>
      </w:r>
      <w:r w:rsidRPr="000736E6">
        <w:rPr>
          <w:sz w:val="20"/>
          <w:szCs w:val="20"/>
        </w:rPr>
        <w:t xml:space="preserve"> per 1,000 at-risk children</w:t>
      </w:r>
    </w:p>
    <w:p w14:paraId="3EBDB3B4" w14:textId="5BAFE3C8" w:rsidR="008A69EE" w:rsidRPr="000736E6" w:rsidRDefault="004E11E3">
      <w:pPr>
        <w:rPr>
          <w:sz w:val="20"/>
          <w:szCs w:val="20"/>
        </w:rPr>
      </w:pPr>
      <w:r>
        <w:rPr>
          <w:sz w:val="20"/>
          <w:szCs w:val="20"/>
        </w:rPr>
        <w:br w:type="page"/>
      </w:r>
    </w:p>
    <w:p w14:paraId="68788601" w14:textId="159C804E" w:rsidR="004E4D3F" w:rsidRPr="00EC1FA9" w:rsidRDefault="004E4D3F" w:rsidP="004E4D3F">
      <w:pPr>
        <w:pStyle w:val="Caption"/>
        <w:keepNext/>
      </w:pPr>
      <w:bookmarkStart w:id="19" w:name="_Ref9945975"/>
      <w:bookmarkStart w:id="20" w:name="_Toc9940847"/>
      <w:bookmarkStart w:id="21" w:name="_Toc12264717"/>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3</w:t>
      </w:r>
      <w:r w:rsidR="003A36B2">
        <w:rPr>
          <w:noProof/>
        </w:rPr>
        <w:fldChar w:fldCharType="end"/>
      </w:r>
      <w:bookmarkEnd w:id="19"/>
      <w:r w:rsidRPr="00EC1FA9">
        <w:t>: Childhood asthma survey summary by state (Total of 2006-2010)</w:t>
      </w:r>
      <w:bookmarkEnd w:id="20"/>
      <w:bookmarkEnd w:id="21"/>
    </w:p>
    <w:tbl>
      <w:tblPr>
        <w:tblW w:w="5000" w:type="pct"/>
        <w:tblLook w:val="04A0" w:firstRow="1" w:lastRow="0" w:firstColumn="1" w:lastColumn="0" w:noHBand="0" w:noVBand="1"/>
      </w:tblPr>
      <w:tblGrid>
        <w:gridCol w:w="2997"/>
        <w:gridCol w:w="2520"/>
        <w:gridCol w:w="2468"/>
        <w:gridCol w:w="2422"/>
        <w:gridCol w:w="2543"/>
      </w:tblGrid>
      <w:tr w:rsidR="000A7AAD" w:rsidRPr="00EC1FA9" w14:paraId="47B98115" w14:textId="77777777" w:rsidTr="000736E6">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024CD860" w:rsidR="000A7AAD" w:rsidRPr="00EC1FA9" w:rsidRDefault="000A7AAD">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5915904C" w:rsidR="000A7AAD" w:rsidRPr="00EC1FA9" w:rsidRDefault="000A7AAD"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2B4DA102" w:rsidR="000A7AAD" w:rsidRPr="00EC1FA9" w:rsidRDefault="000A7AAD"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p>
        </w:tc>
      </w:tr>
      <w:tr w:rsidR="000A7AAD" w:rsidRPr="00EC1FA9" w14:paraId="231F9772" w14:textId="77777777" w:rsidTr="000736E6">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0736E6" w:rsidRDefault="00091719" w:rsidP="000736E6">
      <w:pPr>
        <w:pStyle w:val="NoSpacing"/>
        <w:rPr>
          <w:sz w:val="20"/>
          <w:szCs w:val="20"/>
        </w:rPr>
      </w:pPr>
      <w:r w:rsidRPr="000736E6">
        <w:rPr>
          <w:sz w:val="20"/>
          <w:szCs w:val="20"/>
        </w:rPr>
        <w:t>*</w:t>
      </w:r>
      <w:r w:rsidRPr="000736E6">
        <w:rPr>
          <w:i/>
          <w:iCs/>
          <w:sz w:val="20"/>
          <w:szCs w:val="20"/>
        </w:rPr>
        <w:t>Incidence rate</w:t>
      </w:r>
      <w:r w:rsidRPr="000736E6">
        <w:rPr>
          <w:sz w:val="20"/>
          <w:szCs w:val="20"/>
        </w:rPr>
        <w:t xml:space="preserve"> per 1,000 at-risk children</w:t>
      </w:r>
    </w:p>
    <w:p w14:paraId="18A71C15" w14:textId="7B4E7653" w:rsidR="00091719" w:rsidRPr="000736E6" w:rsidRDefault="00091719" w:rsidP="000736E6">
      <w:pPr>
        <w:pStyle w:val="NoSpacing"/>
        <w:rPr>
          <w:i/>
          <w:iCs/>
          <w:sz w:val="20"/>
          <w:szCs w:val="20"/>
        </w:rPr>
      </w:pPr>
      <w:r w:rsidRPr="000736E6">
        <w:rPr>
          <w:sz w:val="20"/>
          <w:szCs w:val="20"/>
        </w:rPr>
        <w:t>*</w:t>
      </w:r>
      <w:r w:rsidRPr="000736E6">
        <w:rPr>
          <w:i/>
          <w:iCs/>
          <w:sz w:val="20"/>
          <w:szCs w:val="20"/>
        </w:rPr>
        <w:t>Prevalence rate per 100 child</w:t>
      </w:r>
    </w:p>
    <w:p w14:paraId="12DE540F" w14:textId="2446C5C1" w:rsidR="004E4D3F" w:rsidRPr="00EC1FA9" w:rsidRDefault="004E4D3F" w:rsidP="0054558C">
      <w:pPr>
        <w:rPr>
          <w:b/>
          <w:bCs/>
        </w:rPr>
      </w:pPr>
      <w:r w:rsidRPr="00EC1FA9">
        <w:rPr>
          <w:b/>
          <w:bCs/>
        </w:rPr>
        <w:br w:type="page"/>
      </w:r>
    </w:p>
    <w:p w14:paraId="764B8CA7" w14:textId="0425D869" w:rsidR="004E4D3F" w:rsidRPr="000736E6" w:rsidRDefault="004E4D3F" w:rsidP="004E4D3F">
      <w:pPr>
        <w:pStyle w:val="Caption"/>
        <w:keepNext/>
        <w:rPr>
          <w:b/>
          <w:bCs/>
        </w:rPr>
      </w:pPr>
      <w:bookmarkStart w:id="22" w:name="_Ref9948042"/>
      <w:bookmarkStart w:id="23" w:name="_Toc9940848"/>
      <w:bookmarkStart w:id="24" w:name="_Toc1226471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4</w:t>
      </w:r>
      <w:r w:rsidR="003A36B2">
        <w:rPr>
          <w:noProof/>
        </w:rPr>
        <w:fldChar w:fldCharType="end"/>
      </w:r>
      <w:bookmarkEnd w:id="22"/>
      <w:r w:rsidRPr="00EC1FA9">
        <w:t>: State results</w:t>
      </w:r>
      <w:bookmarkEnd w:id="23"/>
      <w:r w:rsidRPr="00EC1FA9">
        <w:t xml:space="preserve"> and comparison</w:t>
      </w:r>
      <w:bookmarkEnd w:id="24"/>
    </w:p>
    <w:tbl>
      <w:tblPr>
        <w:tblW w:w="5000" w:type="pct"/>
        <w:tblLayout w:type="fixed"/>
        <w:tblLook w:val="04A0" w:firstRow="1" w:lastRow="0" w:firstColumn="1" w:lastColumn="0" w:noHBand="0" w:noVBand="1"/>
      </w:tblPr>
      <w:tblGrid>
        <w:gridCol w:w="1795"/>
        <w:gridCol w:w="1531"/>
        <w:gridCol w:w="1619"/>
        <w:gridCol w:w="1080"/>
        <w:gridCol w:w="875"/>
        <w:gridCol w:w="1259"/>
        <w:gridCol w:w="1033"/>
        <w:gridCol w:w="1243"/>
        <w:gridCol w:w="1621"/>
        <w:gridCol w:w="894"/>
      </w:tblGrid>
      <w:tr w:rsidR="004E4D3F" w:rsidRPr="000A7AAD" w14:paraId="527CE55B" w14:textId="77777777" w:rsidTr="000736E6">
        <w:trPr>
          <w:trHeight w:val="300"/>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0736E6" w:rsidRDefault="004E4D3F" w:rsidP="00376EFA">
            <w:pPr>
              <w:spacing w:after="0" w:line="240" w:lineRule="auto"/>
              <w:rPr>
                <w:rFonts w:ascii="Calibri" w:eastAsia="Times New Roman" w:hAnsi="Calibri" w:cs="Calibri"/>
                <w:b/>
                <w:bCs/>
                <w:color w:val="000000"/>
              </w:rPr>
            </w:pPr>
            <w:r w:rsidRPr="000736E6">
              <w:rPr>
                <w:rFonts w:ascii="Calibri" w:eastAsia="Times New Roman" w:hAnsi="Calibri" w:cs="Calibri"/>
                <w:b/>
                <w:bCs/>
                <w:color w:val="000000"/>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0736E6" w:rsidRDefault="004E4D3F" w:rsidP="00376EFA">
            <w:pPr>
              <w:spacing w:after="0" w:line="240" w:lineRule="auto"/>
              <w:jc w:val="center"/>
              <w:rPr>
                <w:rFonts w:ascii="Calibri" w:eastAsia="Times New Roman" w:hAnsi="Calibri" w:cs="Calibri"/>
                <w:b/>
                <w:bCs/>
                <w:color w:val="000000"/>
              </w:rPr>
            </w:pPr>
            <w:r w:rsidRPr="000736E6">
              <w:rPr>
                <w:rFonts w:ascii="Calibri" w:eastAsia="Times New Roman" w:hAnsi="Calibri" w:cs="Calibri"/>
                <w:b/>
                <w:bCs/>
                <w:color w:val="000000"/>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0736E6" w:rsidRDefault="004E4D3F" w:rsidP="00376EFA">
            <w:pPr>
              <w:spacing w:after="0" w:line="240" w:lineRule="auto"/>
              <w:jc w:val="center"/>
              <w:rPr>
                <w:rFonts w:ascii="Calibri" w:eastAsia="Times New Roman" w:hAnsi="Calibri" w:cs="Calibri"/>
                <w:b/>
                <w:bCs/>
                <w:color w:val="000000"/>
              </w:rPr>
            </w:pPr>
            <w:r w:rsidRPr="000736E6">
              <w:rPr>
                <w:rFonts w:ascii="Calibri" w:eastAsia="Times New Roman" w:hAnsi="Calibri" w:cs="Calibri"/>
                <w:b/>
                <w:bCs/>
                <w:color w:val="000000"/>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0736E6" w:rsidRDefault="004E4D3F" w:rsidP="00376EFA">
            <w:pPr>
              <w:spacing w:after="0" w:line="240" w:lineRule="auto"/>
              <w:jc w:val="center"/>
              <w:rPr>
                <w:rFonts w:ascii="Calibri" w:eastAsia="Times New Roman" w:hAnsi="Calibri" w:cs="Calibri"/>
                <w:b/>
                <w:bCs/>
                <w:color w:val="000000"/>
              </w:rPr>
            </w:pPr>
            <w:r w:rsidRPr="000736E6">
              <w:rPr>
                <w:rFonts w:ascii="Calibri" w:eastAsia="Times New Roman" w:hAnsi="Calibri" w:cs="Calibri"/>
                <w:b/>
                <w:bCs/>
                <w:color w:val="000000"/>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6A34AE42" w:rsidR="004E4D3F" w:rsidRPr="00EC1FA9" w:rsidRDefault="004E4D3F" w:rsidP="004E4D3F">
      <w:pPr>
        <w:pStyle w:val="Caption"/>
        <w:keepNext/>
      </w:pPr>
      <w:bookmarkStart w:id="25" w:name="_Toc9940849"/>
      <w:bookmarkStart w:id="26" w:name="_Toc1226471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5</w:t>
      </w:r>
      <w:r w:rsidR="003A36B2">
        <w:rPr>
          <w:noProof/>
        </w:rPr>
        <w:fldChar w:fldCharType="end"/>
      </w:r>
      <w:r w:rsidRPr="00EC1FA9">
        <w:t>: Comparing results by state</w:t>
      </w:r>
      <w:bookmarkEnd w:id="25"/>
      <w:bookmarkEnd w:id="26"/>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5D11D1E4" w:rsidR="00741AF5" w:rsidRPr="00EC1FA9" w:rsidRDefault="00741AF5" w:rsidP="00741AF5">
      <w:pPr>
        <w:pStyle w:val="Caption"/>
        <w:keepNext/>
      </w:pPr>
      <w:bookmarkStart w:id="27" w:name="_Ref9945324"/>
      <w:bookmarkStart w:id="28" w:name="_Toc9433909"/>
      <w:bookmarkStart w:id="29" w:name="_Toc12264720"/>
      <w:bookmarkStart w:id="30"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1</w:t>
      </w:r>
      <w:r w:rsidR="003A36B2">
        <w:rPr>
          <w:noProof/>
        </w:rPr>
        <w:fldChar w:fldCharType="end"/>
      </w:r>
      <w:bookmarkEnd w:id="27"/>
      <w:r w:rsidRPr="00EC1FA9">
        <w:t>: NO</w:t>
      </w:r>
      <w:r w:rsidRPr="000736E6">
        <w:rPr>
          <w:vertAlign w:val="subscript"/>
        </w:rPr>
        <w:t>2</w:t>
      </w:r>
      <w:r w:rsidRPr="00EC1FA9">
        <w:t xml:space="preserve"> concentration (ug/m</w:t>
      </w:r>
      <w:r w:rsidRPr="00EC1FA9">
        <w:rPr>
          <w:vertAlign w:val="superscript"/>
        </w:rPr>
        <w:t>3</w:t>
      </w:r>
      <w:r w:rsidRPr="00EC1FA9">
        <w:t>) by living location</w:t>
      </w:r>
      <w:bookmarkEnd w:id="28"/>
      <w:bookmarkEnd w:id="29"/>
    </w:p>
    <w:p w14:paraId="599CA056" w14:textId="3A69C140" w:rsidR="00741AF5" w:rsidRDefault="0074210B" w:rsidP="00741AF5">
      <w:pPr>
        <w:keepNext/>
        <w:spacing w:line="256" w:lineRule="auto"/>
        <w:rPr>
          <w:noProof/>
        </w:rPr>
      </w:pPr>
      <w:r>
        <w:rPr>
          <w:noProof/>
        </w:rPr>
        <w:pict w14:anchorId="6D3391F9">
          <v:shape id="_x0000_i1028" type="#_x0000_t75" style="width:467.05pt;height:295.5pt">
            <v:imagedata r:id="rId19" o:title="p1"/>
          </v:shape>
        </w:pict>
      </w:r>
    </w:p>
    <w:p w14:paraId="3CCB35E6" w14:textId="75AF1C0D" w:rsidR="00F64A2E" w:rsidRDefault="00F64A2E" w:rsidP="00741AF5">
      <w:pPr>
        <w:keepNext/>
        <w:spacing w:line="256" w:lineRule="auto"/>
        <w:rPr>
          <w:i/>
          <w:iCs/>
          <w:sz w:val="18"/>
          <w:szCs w:val="18"/>
        </w:rPr>
      </w:pPr>
      <w:r w:rsidRPr="000736E6">
        <w:rPr>
          <w:i/>
          <w:iCs/>
          <w:sz w:val="18"/>
          <w:szCs w:val="18"/>
        </w:rPr>
        <w:t>*Red dot represents the mean value while the midline represents the median value</w:t>
      </w:r>
    </w:p>
    <w:p w14:paraId="11F97F5D" w14:textId="57A741DF" w:rsidR="00F64A2E" w:rsidRPr="000736E6" w:rsidRDefault="00F64A2E" w:rsidP="000736E6">
      <w:pPr>
        <w:rPr>
          <w:i/>
          <w:iCs/>
          <w:sz w:val="18"/>
          <w:szCs w:val="18"/>
        </w:rPr>
      </w:pPr>
      <w:r>
        <w:rPr>
          <w:i/>
          <w:iCs/>
          <w:sz w:val="18"/>
          <w:szCs w:val="18"/>
        </w:rPr>
        <w:br w:type="page"/>
      </w:r>
    </w:p>
    <w:p w14:paraId="68BFF92D" w14:textId="18B2F570" w:rsidR="00741AF5" w:rsidRPr="00EC1FA9" w:rsidRDefault="00741AF5" w:rsidP="00741AF5">
      <w:pPr>
        <w:pStyle w:val="Caption"/>
        <w:keepNext/>
      </w:pPr>
      <w:bookmarkStart w:id="31" w:name="_Ref10114569"/>
      <w:bookmarkStart w:id="32" w:name="_Toc9433910"/>
      <w:bookmarkStart w:id="33" w:name="_Toc12264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2</w:t>
      </w:r>
      <w:r w:rsidR="003A36B2">
        <w:rPr>
          <w:noProof/>
        </w:rPr>
        <w:fldChar w:fldCharType="end"/>
      </w:r>
      <w:bookmarkEnd w:id="31"/>
      <w:r w:rsidRPr="00EC1FA9">
        <w:t>: NO</w:t>
      </w:r>
      <w:r w:rsidRPr="000736E6">
        <w:rPr>
          <w:vertAlign w:val="subscript"/>
        </w:rPr>
        <w:t>2</w:t>
      </w:r>
      <w:r w:rsidRPr="00EC1FA9">
        <w:t xml:space="preserve"> concentration (ug/m</w:t>
      </w:r>
      <w:r w:rsidRPr="000736E6">
        <w:rPr>
          <w:vertAlign w:val="superscript"/>
        </w:rPr>
        <w:t>3</w:t>
      </w:r>
      <w:r w:rsidRPr="00EC1FA9">
        <w:t>) by median income group</w:t>
      </w:r>
      <w:bookmarkEnd w:id="32"/>
      <w:bookmarkEnd w:id="33"/>
    </w:p>
    <w:p w14:paraId="27C72FCE" w14:textId="062797C2" w:rsidR="00741AF5" w:rsidRPr="00EC1FA9" w:rsidRDefault="0074210B" w:rsidP="00741AF5">
      <w:pPr>
        <w:pStyle w:val="Caption"/>
      </w:pPr>
      <w:r>
        <w:pict w14:anchorId="6B4E0C34">
          <v:shape id="_x0000_i1029" type="#_x0000_t75" style="width:467.05pt;height:295.5pt">
            <v:imagedata r:id="rId20" o:title="p2"/>
          </v:shape>
        </w:pict>
      </w:r>
    </w:p>
    <w:p w14:paraId="1F81C05D" w14:textId="73AA84A9" w:rsidR="00741AF5" w:rsidRPr="00EC1FA9" w:rsidRDefault="00741AF5" w:rsidP="00741AF5">
      <w:pPr>
        <w:pStyle w:val="Caption"/>
        <w:keepNext/>
      </w:pPr>
      <w:bookmarkStart w:id="34" w:name="_Ref10114587"/>
      <w:bookmarkStart w:id="35" w:name="_Toc9433911"/>
      <w:bookmarkStart w:id="36" w:name="_Toc1226472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3</w:t>
      </w:r>
      <w:r w:rsidR="003A36B2">
        <w:rPr>
          <w:noProof/>
        </w:rPr>
        <w:fldChar w:fldCharType="end"/>
      </w:r>
      <w:bookmarkEnd w:id="34"/>
      <w:r w:rsidRPr="00EC1FA9">
        <w:t>: NO</w:t>
      </w:r>
      <w:r w:rsidRPr="000736E6">
        <w:rPr>
          <w:vertAlign w:val="subscript"/>
        </w:rPr>
        <w:t>2</w:t>
      </w:r>
      <w:r w:rsidRPr="00EC1FA9">
        <w:t xml:space="preserve"> concentration (ug/m</w:t>
      </w:r>
      <w:r w:rsidRPr="000736E6">
        <w:rPr>
          <w:vertAlign w:val="superscript"/>
        </w:rPr>
        <w:t>3</w:t>
      </w:r>
      <w:r w:rsidRPr="00EC1FA9">
        <w:t>) by living location stratified into median income group</w:t>
      </w:r>
      <w:bookmarkEnd w:id="35"/>
      <w:bookmarkEnd w:id="36"/>
    </w:p>
    <w:p w14:paraId="4FBD710C" w14:textId="37F5A958" w:rsidR="00741AF5" w:rsidRPr="00EC1FA9" w:rsidRDefault="0074210B">
      <w:pPr>
        <w:spacing w:line="256" w:lineRule="auto"/>
        <w:rPr>
          <w:b/>
          <w:bCs/>
        </w:rPr>
      </w:pPr>
      <w:r>
        <w:rPr>
          <w:noProof/>
        </w:rPr>
        <w:pict w14:anchorId="532BF4D5">
          <v:shape id="_x0000_i1030" type="#_x0000_t75" style="width:467.05pt;height:295.5pt">
            <v:imagedata r:id="rId21" o:title="p3"/>
          </v:shape>
        </w:pict>
      </w:r>
    </w:p>
    <w:p w14:paraId="31A6BB38" w14:textId="2823A492" w:rsidR="00741AF5" w:rsidRPr="00EC1FA9" w:rsidRDefault="00741AF5" w:rsidP="00741AF5">
      <w:pPr>
        <w:pStyle w:val="Caption"/>
        <w:keepNext/>
      </w:pPr>
      <w:bookmarkStart w:id="37" w:name="_Ref9945327"/>
      <w:bookmarkStart w:id="38" w:name="_Toc9433912"/>
      <w:bookmarkStart w:id="39" w:name="_Toc12264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4</w:t>
      </w:r>
      <w:r w:rsidR="003A36B2">
        <w:rPr>
          <w:noProof/>
        </w:rPr>
        <w:fldChar w:fldCharType="end"/>
      </w:r>
      <w:bookmarkEnd w:id="37"/>
      <w:r w:rsidRPr="00EC1FA9">
        <w:t>: NO</w:t>
      </w:r>
      <w:r w:rsidRPr="000736E6">
        <w:rPr>
          <w:vertAlign w:val="subscript"/>
        </w:rPr>
        <w:t>2</w:t>
      </w:r>
      <w:r w:rsidRPr="00EC1FA9">
        <w:t xml:space="preserve"> concentration (ug/m</w:t>
      </w:r>
      <w:r w:rsidRPr="000736E6">
        <w:rPr>
          <w:vertAlign w:val="superscript"/>
        </w:rPr>
        <w:t>3</w:t>
      </w:r>
      <w:r w:rsidRPr="00EC1FA9">
        <w:t>) by median income group stratified into living location</w:t>
      </w:r>
      <w:bookmarkEnd w:id="38"/>
      <w:bookmarkEnd w:id="39"/>
    </w:p>
    <w:p w14:paraId="64690F5C" w14:textId="666E73D3" w:rsidR="00741AF5" w:rsidRPr="00EC1FA9" w:rsidRDefault="0074210B" w:rsidP="00741AF5">
      <w:pPr>
        <w:spacing w:line="256" w:lineRule="auto"/>
        <w:rPr>
          <w:b/>
          <w:bCs/>
        </w:rPr>
      </w:pPr>
      <w:r>
        <w:rPr>
          <w:noProof/>
        </w:rPr>
        <w:pict w14:anchorId="18A3D480">
          <v:shape id="_x0000_i1031" type="#_x0000_t75" style="width:467.05pt;height:295.5pt">
            <v:imagedata r:id="rId22" o:title="p4"/>
          </v:shape>
        </w:pict>
      </w:r>
    </w:p>
    <w:p w14:paraId="2D7F2938" w14:textId="0D5ACD38" w:rsidR="00741AF5" w:rsidRPr="00EC1FA9" w:rsidRDefault="00741AF5" w:rsidP="00342C4A">
      <w:pPr>
        <w:pStyle w:val="Caption"/>
        <w:keepNext/>
      </w:pPr>
      <w:bookmarkStart w:id="40" w:name="_Ref9945474"/>
      <w:bookmarkStart w:id="41" w:name="_Toc9433913"/>
      <w:bookmarkStart w:id="42" w:name="_Toc12264724"/>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5</w:t>
      </w:r>
      <w:r w:rsidR="003A36B2">
        <w:rPr>
          <w:noProof/>
        </w:rPr>
        <w:fldChar w:fldCharType="end"/>
      </w:r>
      <w:bookmarkEnd w:id="40"/>
      <w:r w:rsidRPr="00EC1FA9">
        <w:t>: NO</w:t>
      </w:r>
      <w:r w:rsidRPr="000736E6">
        <w:rPr>
          <w:vertAlign w:val="subscript"/>
        </w:rPr>
        <w:t>2</w:t>
      </w:r>
      <w:r w:rsidRPr="00EC1FA9">
        <w:t xml:space="preserve"> concentration (ug/m</w:t>
      </w:r>
      <w:r w:rsidRPr="000736E6">
        <w:rPr>
          <w:vertAlign w:val="superscript"/>
        </w:rPr>
        <w:t>3</w:t>
      </w:r>
      <w:r w:rsidRPr="00EC1FA9">
        <w:t>) by state</w:t>
      </w:r>
      <w:bookmarkEnd w:id="41"/>
      <w:bookmarkEnd w:id="42"/>
    </w:p>
    <w:p w14:paraId="025D194C" w14:textId="365E6435" w:rsidR="00741AF5" w:rsidRPr="00EC1FA9" w:rsidRDefault="0074210B" w:rsidP="00741AF5">
      <w:pPr>
        <w:spacing w:line="256" w:lineRule="auto"/>
        <w:rPr>
          <w:b/>
          <w:bCs/>
        </w:rPr>
      </w:pPr>
      <w:r>
        <w:rPr>
          <w:noProof/>
        </w:rPr>
        <w:pict w14:anchorId="278A3725">
          <v:shape id="_x0000_i1032" type="#_x0000_t75" style="width:467.05pt;height:295.5pt">
            <v:imagedata r:id="rId23" o:title="p5"/>
          </v:shape>
        </w:pict>
      </w:r>
    </w:p>
    <w:p w14:paraId="48A024D1" w14:textId="374003D7" w:rsidR="00741AF5" w:rsidRPr="00EC1FA9" w:rsidRDefault="00741AF5" w:rsidP="00741AF5">
      <w:pPr>
        <w:pStyle w:val="Caption"/>
        <w:keepNext/>
      </w:pPr>
      <w:bookmarkStart w:id="43" w:name="_Ref9945489"/>
      <w:bookmarkStart w:id="44" w:name="_Toc9433914"/>
      <w:bookmarkStart w:id="45" w:name="_Toc1226472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6</w:t>
      </w:r>
      <w:r w:rsidR="003A36B2">
        <w:rPr>
          <w:noProof/>
        </w:rPr>
        <w:fldChar w:fldCharType="end"/>
      </w:r>
      <w:bookmarkEnd w:id="43"/>
      <w:r w:rsidRPr="00EC1FA9">
        <w:t>: NO</w:t>
      </w:r>
      <w:r w:rsidRPr="000736E6">
        <w:rPr>
          <w:vertAlign w:val="subscript"/>
        </w:rPr>
        <w:t>2</w:t>
      </w:r>
      <w:r w:rsidRPr="00EC1FA9">
        <w:t xml:space="preserve"> concentration (ug/m</w:t>
      </w:r>
      <w:r w:rsidRPr="000736E6">
        <w:rPr>
          <w:vertAlign w:val="superscript"/>
        </w:rPr>
        <w:t>3</w:t>
      </w:r>
      <w:r w:rsidRPr="00EC1FA9">
        <w:t>) by state and median income group</w:t>
      </w:r>
      <w:bookmarkEnd w:id="44"/>
      <w:bookmarkEnd w:id="45"/>
    </w:p>
    <w:p w14:paraId="42B14636" w14:textId="5E371713" w:rsidR="00741AF5" w:rsidRPr="00EC1FA9" w:rsidRDefault="0074210B" w:rsidP="00741AF5">
      <w:pPr>
        <w:spacing w:line="256" w:lineRule="auto"/>
        <w:rPr>
          <w:b/>
          <w:bCs/>
        </w:rPr>
      </w:pPr>
      <w:r>
        <w:rPr>
          <w:noProof/>
        </w:rPr>
        <w:pict w14:anchorId="013E544C">
          <v:shape id="_x0000_i1033" type="#_x0000_t75" style="width:467.05pt;height:591.05pt">
            <v:imagedata r:id="rId24" o:title="p6"/>
          </v:shape>
        </w:pict>
      </w:r>
    </w:p>
    <w:p w14:paraId="25DF5FC2" w14:textId="5BF4E22B" w:rsidR="00741AF5" w:rsidRPr="00EC1FA9" w:rsidRDefault="00741AF5" w:rsidP="00741AF5">
      <w:pPr>
        <w:pStyle w:val="Caption"/>
        <w:keepNext/>
      </w:pPr>
      <w:bookmarkStart w:id="46" w:name="_Ref9945491"/>
      <w:bookmarkStart w:id="47" w:name="_Toc9433915"/>
      <w:bookmarkStart w:id="48" w:name="_Toc12264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7</w:t>
      </w:r>
      <w:r w:rsidR="003A36B2">
        <w:rPr>
          <w:noProof/>
        </w:rPr>
        <w:fldChar w:fldCharType="end"/>
      </w:r>
      <w:bookmarkEnd w:id="46"/>
      <w:r w:rsidRPr="00EC1FA9">
        <w:t>: NO</w:t>
      </w:r>
      <w:r w:rsidRPr="000736E6">
        <w:rPr>
          <w:vertAlign w:val="subscript"/>
        </w:rPr>
        <w:t>2</w:t>
      </w:r>
      <w:r w:rsidRPr="00EC1FA9">
        <w:t xml:space="preserve"> concentration (ug/m</w:t>
      </w:r>
      <w:r w:rsidRPr="000736E6">
        <w:rPr>
          <w:vertAlign w:val="superscript"/>
        </w:rPr>
        <w:t>3</w:t>
      </w:r>
      <w:r w:rsidRPr="00EC1FA9">
        <w:t>) by state and living location</w:t>
      </w:r>
      <w:bookmarkEnd w:id="47"/>
      <w:bookmarkEnd w:id="48"/>
    </w:p>
    <w:p w14:paraId="05695CAA" w14:textId="027D1B3C" w:rsidR="00741AF5" w:rsidRPr="00EC1FA9" w:rsidRDefault="0074210B" w:rsidP="00741AF5">
      <w:pPr>
        <w:spacing w:line="256" w:lineRule="auto"/>
        <w:rPr>
          <w:b/>
          <w:bCs/>
        </w:rPr>
      </w:pPr>
      <w:r>
        <w:rPr>
          <w:noProof/>
        </w:rPr>
        <w:pict w14:anchorId="10FAA610">
          <v:shape id="_x0000_i1034" type="#_x0000_t75" style="width:467.05pt;height:591.05pt">
            <v:imagedata r:id="rId25" o:title="p7"/>
          </v:shape>
        </w:pict>
      </w:r>
    </w:p>
    <w:p w14:paraId="3614884D" w14:textId="5B463350" w:rsidR="00741AF5" w:rsidRPr="00EC1FA9" w:rsidRDefault="00741AF5" w:rsidP="00741AF5">
      <w:pPr>
        <w:pStyle w:val="Caption"/>
        <w:keepNext/>
      </w:pPr>
      <w:bookmarkStart w:id="49" w:name="_Ref10028832"/>
      <w:bookmarkStart w:id="50" w:name="_Toc9433916"/>
      <w:bookmarkStart w:id="51" w:name="_Toc1226472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8</w:t>
      </w:r>
      <w:r w:rsidR="003A36B2">
        <w:rPr>
          <w:noProof/>
        </w:rPr>
        <w:fldChar w:fldCharType="end"/>
      </w:r>
      <w:bookmarkEnd w:id="49"/>
      <w:r w:rsidRPr="00EC1FA9">
        <w:t>: Attributable Fraction by living location</w:t>
      </w:r>
      <w:bookmarkEnd w:id="50"/>
      <w:bookmarkEnd w:id="51"/>
    </w:p>
    <w:p w14:paraId="4CBDC1B2" w14:textId="148A6C6B" w:rsidR="00741AF5" w:rsidRPr="00EC1FA9" w:rsidRDefault="0074210B" w:rsidP="00741AF5">
      <w:pPr>
        <w:spacing w:line="256" w:lineRule="auto"/>
        <w:rPr>
          <w:b/>
          <w:bCs/>
        </w:rPr>
      </w:pPr>
      <w:r>
        <w:rPr>
          <w:noProof/>
        </w:rPr>
        <w:pict w14:anchorId="695008DE">
          <v:shape id="_x0000_i1035" type="#_x0000_t75" style="width:467.05pt;height:295.5pt">
            <v:imagedata r:id="rId26" o:title="p8"/>
          </v:shape>
        </w:pict>
      </w:r>
    </w:p>
    <w:p w14:paraId="26BCADB2" w14:textId="6DEC2F6F" w:rsidR="00741AF5" w:rsidRPr="00EC1FA9" w:rsidRDefault="00741AF5" w:rsidP="00741AF5">
      <w:pPr>
        <w:pStyle w:val="Caption"/>
        <w:keepNext/>
      </w:pPr>
      <w:bookmarkStart w:id="52" w:name="_Ref10028860"/>
      <w:bookmarkStart w:id="53" w:name="_Toc9433917"/>
      <w:bookmarkStart w:id="54" w:name="_Toc1226472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9</w:t>
      </w:r>
      <w:r w:rsidR="003A36B2">
        <w:rPr>
          <w:noProof/>
        </w:rPr>
        <w:fldChar w:fldCharType="end"/>
      </w:r>
      <w:bookmarkEnd w:id="52"/>
      <w:r w:rsidRPr="00EC1FA9">
        <w:t>: Attributable Fraction by median income group</w:t>
      </w:r>
      <w:bookmarkEnd w:id="53"/>
      <w:bookmarkEnd w:id="54"/>
    </w:p>
    <w:p w14:paraId="2F604BF3" w14:textId="1D6E1161" w:rsidR="00741AF5" w:rsidRPr="00EC1FA9" w:rsidRDefault="0074210B" w:rsidP="00741AF5">
      <w:pPr>
        <w:spacing w:line="256" w:lineRule="auto"/>
        <w:rPr>
          <w:b/>
          <w:bCs/>
        </w:rPr>
      </w:pPr>
      <w:r>
        <w:rPr>
          <w:noProof/>
        </w:rPr>
        <w:pict w14:anchorId="261D1A22">
          <v:shape id="_x0000_i1036" type="#_x0000_t75" style="width:467.05pt;height:295.5pt">
            <v:imagedata r:id="rId27" o:title="p9"/>
          </v:shape>
        </w:pict>
      </w:r>
    </w:p>
    <w:p w14:paraId="1C4E6B4B" w14:textId="48AC7B89" w:rsidR="00741AF5" w:rsidRPr="00EC1FA9" w:rsidRDefault="00741AF5" w:rsidP="002079CC">
      <w:pPr>
        <w:pStyle w:val="Caption"/>
        <w:keepNext/>
      </w:pPr>
      <w:bookmarkStart w:id="55" w:name="_Ref10028945"/>
      <w:bookmarkStart w:id="56" w:name="_Toc9433918"/>
      <w:bookmarkStart w:id="57" w:name="_Toc1226472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10</w:t>
      </w:r>
      <w:r w:rsidR="003A36B2">
        <w:rPr>
          <w:noProof/>
        </w:rPr>
        <w:fldChar w:fldCharType="end"/>
      </w:r>
      <w:bookmarkEnd w:id="55"/>
      <w:r w:rsidRPr="00EC1FA9">
        <w:t xml:space="preserve">: Attributable Fraction by </w:t>
      </w:r>
      <w:r w:rsidR="002079CC" w:rsidRPr="00EC1FA9">
        <w:t>median income group</w:t>
      </w:r>
      <w:r w:rsidR="002079CC" w:rsidRPr="002079CC">
        <w:t xml:space="preserve"> </w:t>
      </w:r>
      <w:r w:rsidRPr="00EC1FA9">
        <w:t xml:space="preserve">stratified into </w:t>
      </w:r>
      <w:bookmarkEnd w:id="56"/>
      <w:r w:rsidR="002079CC" w:rsidRPr="00EC1FA9">
        <w:t>living location</w:t>
      </w:r>
      <w:bookmarkEnd w:id="57"/>
    </w:p>
    <w:p w14:paraId="0776D0B3" w14:textId="229D6BD0" w:rsidR="00741AF5" w:rsidRPr="00727F83" w:rsidRDefault="0074210B">
      <w:pPr>
        <w:spacing w:line="256" w:lineRule="auto"/>
        <w:rPr>
          <w:b/>
          <w:bCs/>
        </w:rPr>
      </w:pPr>
      <w:r>
        <w:rPr>
          <w:noProof/>
        </w:rPr>
        <w:pict w14:anchorId="5D1F4271">
          <v:shape id="_x0000_i1037" type="#_x0000_t75" style="width:467.05pt;height:295.5pt">
            <v:imagedata r:id="rId28" o:title="p11"/>
          </v:shape>
        </w:pict>
      </w:r>
    </w:p>
    <w:bookmarkEnd w:id="30"/>
    <w:p w14:paraId="7CD85562" w14:textId="4A6C9015" w:rsidR="00996C2C" w:rsidRDefault="00996C2C"/>
    <w:sectPr w:rsidR="00996C2C" w:rsidSect="00781C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A62F54" w14:textId="77777777" w:rsidR="009510B6" w:rsidRDefault="009510B6" w:rsidP="00673497">
      <w:pPr>
        <w:spacing w:after="0" w:line="240" w:lineRule="auto"/>
      </w:pPr>
      <w:r>
        <w:separator/>
      </w:r>
    </w:p>
  </w:endnote>
  <w:endnote w:type="continuationSeparator" w:id="0">
    <w:p w14:paraId="50CB4070" w14:textId="77777777" w:rsidR="009510B6" w:rsidRDefault="009510B6"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9721370"/>
      <w:docPartObj>
        <w:docPartGallery w:val="Page Numbers (Bottom of Page)"/>
        <w:docPartUnique/>
      </w:docPartObj>
    </w:sdtPr>
    <w:sdtEndPr>
      <w:rPr>
        <w:noProof/>
      </w:rPr>
    </w:sdtEndPr>
    <w:sdtContent>
      <w:p w14:paraId="67080FFF" w14:textId="6E2086C6" w:rsidR="002079CC" w:rsidRDefault="002079CC">
        <w:pPr>
          <w:pStyle w:val="Footer"/>
          <w:jc w:val="right"/>
        </w:pPr>
        <w:r>
          <w:fldChar w:fldCharType="begin"/>
        </w:r>
        <w:r>
          <w:instrText xml:space="preserve"> PAGE   \* MERGEFORMAT </w:instrText>
        </w:r>
        <w:r>
          <w:fldChar w:fldCharType="separate"/>
        </w:r>
        <w:r w:rsidR="0074210B">
          <w:rPr>
            <w:noProof/>
          </w:rPr>
          <w:t>5</w:t>
        </w:r>
        <w:r>
          <w:rPr>
            <w:noProof/>
          </w:rPr>
          <w:fldChar w:fldCharType="end"/>
        </w:r>
      </w:p>
    </w:sdtContent>
  </w:sdt>
  <w:p w14:paraId="102A69D4" w14:textId="77777777" w:rsidR="002079CC" w:rsidRDefault="0020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B3E449" w14:textId="77777777" w:rsidR="009510B6" w:rsidRDefault="009510B6" w:rsidP="00673497">
      <w:pPr>
        <w:spacing w:after="0" w:line="240" w:lineRule="auto"/>
      </w:pPr>
      <w:r>
        <w:separator/>
      </w:r>
    </w:p>
  </w:footnote>
  <w:footnote w:type="continuationSeparator" w:id="0">
    <w:p w14:paraId="42306DE6" w14:textId="77777777" w:rsidR="009510B6" w:rsidRDefault="009510B6"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NqwFAMM/7Gg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item&gt;428&lt;/item&gt;&lt;/record-ids&gt;&lt;/item&gt;&lt;/Libraries&gt;"/>
  </w:docVars>
  <w:rsids>
    <w:rsidRoot w:val="00893539"/>
    <w:rsid w:val="00005DF3"/>
    <w:rsid w:val="00015C82"/>
    <w:rsid w:val="00015FF4"/>
    <w:rsid w:val="00022326"/>
    <w:rsid w:val="00024DBD"/>
    <w:rsid w:val="00031704"/>
    <w:rsid w:val="00032B7F"/>
    <w:rsid w:val="00037D90"/>
    <w:rsid w:val="00041A08"/>
    <w:rsid w:val="00046C8A"/>
    <w:rsid w:val="000533AB"/>
    <w:rsid w:val="00065E90"/>
    <w:rsid w:val="000736E6"/>
    <w:rsid w:val="00077D15"/>
    <w:rsid w:val="00080E6B"/>
    <w:rsid w:val="000852BF"/>
    <w:rsid w:val="00091719"/>
    <w:rsid w:val="0009728A"/>
    <w:rsid w:val="00097648"/>
    <w:rsid w:val="000A0BFC"/>
    <w:rsid w:val="000A3775"/>
    <w:rsid w:val="000A7AAD"/>
    <w:rsid w:val="000B5DD2"/>
    <w:rsid w:val="000C4671"/>
    <w:rsid w:val="000D0C02"/>
    <w:rsid w:val="000D0EA5"/>
    <w:rsid w:val="000D4128"/>
    <w:rsid w:val="000F044A"/>
    <w:rsid w:val="000F388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76422"/>
    <w:rsid w:val="00184418"/>
    <w:rsid w:val="001A055D"/>
    <w:rsid w:val="001A65BA"/>
    <w:rsid w:val="001B2369"/>
    <w:rsid w:val="001D6D2D"/>
    <w:rsid w:val="001E3F3E"/>
    <w:rsid w:val="001E4BBE"/>
    <w:rsid w:val="001F73EB"/>
    <w:rsid w:val="002007A9"/>
    <w:rsid w:val="002009BE"/>
    <w:rsid w:val="00203311"/>
    <w:rsid w:val="00203F2E"/>
    <w:rsid w:val="002079CC"/>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1292"/>
    <w:rsid w:val="002A3132"/>
    <w:rsid w:val="002A4C7D"/>
    <w:rsid w:val="002A56D3"/>
    <w:rsid w:val="002A600B"/>
    <w:rsid w:val="002C2A22"/>
    <w:rsid w:val="002C35ED"/>
    <w:rsid w:val="002C3C6D"/>
    <w:rsid w:val="002C6035"/>
    <w:rsid w:val="002E329C"/>
    <w:rsid w:val="002F018C"/>
    <w:rsid w:val="003075D1"/>
    <w:rsid w:val="00313E70"/>
    <w:rsid w:val="00337D46"/>
    <w:rsid w:val="00342130"/>
    <w:rsid w:val="00342C4A"/>
    <w:rsid w:val="00342E7A"/>
    <w:rsid w:val="00343B26"/>
    <w:rsid w:val="00345BC9"/>
    <w:rsid w:val="00355505"/>
    <w:rsid w:val="00357C38"/>
    <w:rsid w:val="003619B2"/>
    <w:rsid w:val="003621B4"/>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343D"/>
    <w:rsid w:val="004C5D4C"/>
    <w:rsid w:val="004D280A"/>
    <w:rsid w:val="004D3207"/>
    <w:rsid w:val="004D6C34"/>
    <w:rsid w:val="004E11E3"/>
    <w:rsid w:val="004E472A"/>
    <w:rsid w:val="004E4D3F"/>
    <w:rsid w:val="004E616C"/>
    <w:rsid w:val="004F11AE"/>
    <w:rsid w:val="004F275C"/>
    <w:rsid w:val="00505C8D"/>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2733C"/>
    <w:rsid w:val="0063012F"/>
    <w:rsid w:val="00631868"/>
    <w:rsid w:val="006326C4"/>
    <w:rsid w:val="0063673F"/>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00E0"/>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210B"/>
    <w:rsid w:val="0074473D"/>
    <w:rsid w:val="00747FB0"/>
    <w:rsid w:val="00750337"/>
    <w:rsid w:val="00751334"/>
    <w:rsid w:val="0075770F"/>
    <w:rsid w:val="007600DC"/>
    <w:rsid w:val="00777C9B"/>
    <w:rsid w:val="0078045B"/>
    <w:rsid w:val="00781CA0"/>
    <w:rsid w:val="007820C3"/>
    <w:rsid w:val="0078271C"/>
    <w:rsid w:val="00784E9D"/>
    <w:rsid w:val="007A5A47"/>
    <w:rsid w:val="007A6173"/>
    <w:rsid w:val="007A750B"/>
    <w:rsid w:val="007A750E"/>
    <w:rsid w:val="007C1756"/>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A69EE"/>
    <w:rsid w:val="008B0B9C"/>
    <w:rsid w:val="008B23FD"/>
    <w:rsid w:val="008C1A31"/>
    <w:rsid w:val="008E5218"/>
    <w:rsid w:val="008F6100"/>
    <w:rsid w:val="008F6A51"/>
    <w:rsid w:val="00911454"/>
    <w:rsid w:val="00913C2A"/>
    <w:rsid w:val="00914285"/>
    <w:rsid w:val="00917815"/>
    <w:rsid w:val="009250E9"/>
    <w:rsid w:val="00925857"/>
    <w:rsid w:val="00925D5A"/>
    <w:rsid w:val="009376CC"/>
    <w:rsid w:val="00940645"/>
    <w:rsid w:val="009428C6"/>
    <w:rsid w:val="009449D4"/>
    <w:rsid w:val="00945426"/>
    <w:rsid w:val="009510B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3F4A"/>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749CF"/>
    <w:rsid w:val="00B8643E"/>
    <w:rsid w:val="00B8730E"/>
    <w:rsid w:val="00B9679E"/>
    <w:rsid w:val="00BA0614"/>
    <w:rsid w:val="00BA4DB3"/>
    <w:rsid w:val="00BA691F"/>
    <w:rsid w:val="00BC37DD"/>
    <w:rsid w:val="00BC4956"/>
    <w:rsid w:val="00BC7A4A"/>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3235"/>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443B"/>
    <w:rsid w:val="00DB7902"/>
    <w:rsid w:val="00DC26DF"/>
    <w:rsid w:val="00DD11B5"/>
    <w:rsid w:val="00DD501C"/>
    <w:rsid w:val="00DE0E43"/>
    <w:rsid w:val="00E034FA"/>
    <w:rsid w:val="00E12C93"/>
    <w:rsid w:val="00E23ED3"/>
    <w:rsid w:val="00E30C28"/>
    <w:rsid w:val="00E46AA9"/>
    <w:rsid w:val="00E522F5"/>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64A2E"/>
    <w:rsid w:val="00F74496"/>
    <w:rsid w:val="00F85A4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 TargetMode="External"/><Relationship Id="rId13" Type="http://schemas.openxmlformats.org/officeDocument/2006/relationships/image" Target="media/image4.png"/><Relationship Id="rId18" Type="http://schemas.openxmlformats.org/officeDocument/2006/relationships/hyperlink" Target="file:///C:\Users\Raed\Documents\R%20Projects\TTI-AsthmaIR\Results\Manuscript\www.euro.who.int"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census.gov/library/publications/2016/acs/acsgeo-1.html"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www.cdc.gov/brfss/acbs/2008"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DC0D89-91AE-406C-A49A-59DEB8BCD6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9554</Words>
  <Characters>54464</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3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cp:revision>
  <cp:lastPrinted>2019-07-03T22:53:00Z</cp:lastPrinted>
  <dcterms:created xsi:type="dcterms:W3CDTF">2019-07-03T22:53:00Z</dcterms:created>
  <dcterms:modified xsi:type="dcterms:W3CDTF">2019-07-08T18:15:00Z</dcterms:modified>
</cp:coreProperties>
</file>